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1C4977" w14:textId="3DBF1B69" w:rsidR="00CD12DE" w:rsidRPr="00ED7852" w:rsidRDefault="005A16A8">
      <w:pPr>
        <w:rPr>
          <w:b/>
          <w:bCs/>
          <w:sz w:val="32"/>
          <w:szCs w:val="32"/>
        </w:rPr>
      </w:pPr>
      <w:r w:rsidRPr="00ED7852">
        <w:rPr>
          <w:b/>
          <w:bCs/>
          <w:sz w:val="32"/>
          <w:szCs w:val="32"/>
        </w:rPr>
        <w:t>Identification of transcriptomic hypoxia signature from tumour microenvironment</w:t>
      </w:r>
      <w:r w:rsidR="00597FAF" w:rsidRPr="00ED7852">
        <w:rPr>
          <w:b/>
          <w:bCs/>
          <w:sz w:val="32"/>
          <w:szCs w:val="32"/>
        </w:rPr>
        <w:t xml:space="preserve"> by machine learning</w:t>
      </w:r>
      <w:r w:rsidRPr="00ED7852">
        <w:rPr>
          <w:b/>
          <w:bCs/>
          <w:sz w:val="32"/>
          <w:szCs w:val="32"/>
        </w:rPr>
        <w:t>: a systematic review</w:t>
      </w:r>
    </w:p>
    <w:p w14:paraId="428EA9A7" w14:textId="715012AD" w:rsidR="005A16A8" w:rsidRPr="00ED7852" w:rsidRDefault="00B85434">
      <w:r w:rsidRPr="00ED7852">
        <w:t>Abstract</w:t>
      </w:r>
    </w:p>
    <w:p w14:paraId="04FC6E64" w14:textId="398404CA" w:rsidR="000D6F22" w:rsidRPr="00ED7852" w:rsidRDefault="00B570FB" w:rsidP="00933341">
      <w:r w:rsidRPr="00ED7852">
        <w:t>This systematic review comprehensively analyses the application of machine learning in identifying transcriptomic hypoxia signatures</w:t>
      </w:r>
      <w:r w:rsidR="00D33681" w:rsidRPr="00ED7852">
        <w:t xml:space="preserve"> (HSs)</w:t>
      </w:r>
      <w:r w:rsidRPr="00ED7852">
        <w:t xml:space="preserve"> within the tumour microenvironment, a key factor in understanding tumour progression, tailoring treatment strategies, and potentially improving patient outcomes. </w:t>
      </w:r>
      <w:r w:rsidR="000D6F22" w:rsidRPr="00ED7852">
        <w:t xml:space="preserve">Certain </w:t>
      </w:r>
      <w:r w:rsidR="00B80768" w:rsidRPr="00ED7852">
        <w:t>HS</w:t>
      </w:r>
      <w:r w:rsidR="000D6F22" w:rsidRPr="00ED7852">
        <w:t xml:space="preserve">s have been validated to stratify patients into different risk groups and predict overall survival (OS) </w:t>
      </w:r>
      <w:r w:rsidR="000D6F22" w:rsidRPr="00ED7852">
        <w:fldChar w:fldCharType="begin"/>
      </w:r>
      <w:r w:rsidR="000D6F22" w:rsidRPr="00ED7852">
        <w:instrText xml:space="preserve"> ADDIN EN.CITE &lt;EndNote&gt;&lt;Cite&gt;&lt;Author&gt;Liu&lt;/Author&gt;&lt;Year&gt;2020&lt;/Year&gt;&lt;RecNum&gt;1&lt;/RecNum&gt;&lt;DisplayText&gt;(Liu et al., 2020)&lt;/DisplayText&gt;&lt;record&gt;&lt;rec-number&gt;1&lt;/rec-number&gt;&lt;foreign-keys&gt;&lt;key app="EN" db-id="wz5p09xxjrsa2aefsws5erx9xedwd52xwxe0" timestamp="1704138803"&gt;1&lt;/key&gt;&lt;/foreign-keys&gt;&lt;ref-type name="Journal Article"&gt;17&lt;/ref-type&gt;&lt;contributors&gt;&lt;authors&gt;&lt;author&gt;Liu, Yifan&lt;/author&gt;&lt;author&gt;Wu, Jianhua&lt;/author&gt;&lt;author&gt;Huang, Weiwei&lt;/author&gt;&lt;author&gt;Weng, Shaowen&lt;/author&gt;&lt;author&gt;Wang, Baochun&lt;/author&gt;&lt;author&gt;Chen, Yiming&lt;/author&gt;&lt;author&gt;Wang, Hao&lt;/author&gt;&lt;/authors&gt;&lt;/contributors&gt;&lt;titles&gt;&lt;title&gt;Development and validation of a hypoxia-immune-based microenvironment gene signature for risk stratification in gastric cancer&lt;/title&gt;&lt;secondary-title&gt;Journal of Translational Medicine&lt;/secondary-title&gt;&lt;/titles&gt;&lt;periodical&gt;&lt;full-title&gt;Journal of Translational Medicine&lt;/full-title&gt;&lt;/periodical&gt;&lt;pages&gt;201&lt;/pages&gt;&lt;volume&gt;18&lt;/volume&gt;&lt;number&gt;1&lt;/number&gt;&lt;dates&gt;&lt;year&gt;2020&lt;/year&gt;&lt;pub-dates&gt;&lt;date&gt;2020/05/14&lt;/date&gt;&lt;/pub-dates&gt;&lt;/dates&gt;&lt;isbn&gt;1479-5876&lt;/isbn&gt;&lt;urls&gt;&lt;related-urls&gt;&lt;url&gt;https://doi.org/10.1186/s12967-020-02366-0&lt;/url&gt;&lt;/related-urls&gt;&lt;/urls&gt;&lt;electronic-resource-num&gt;10.1186/s12967-020-02366-0&lt;/electronic-resource-num&gt;&lt;/record&gt;&lt;/Cite&gt;&lt;/EndNote&gt;</w:instrText>
      </w:r>
      <w:r w:rsidR="000D6F22" w:rsidRPr="00ED7852">
        <w:fldChar w:fldCharType="separate"/>
      </w:r>
      <w:r w:rsidR="000D6F22" w:rsidRPr="00ED7852">
        <w:t>(Liu et al., 2020)</w:t>
      </w:r>
      <w:r w:rsidR="000D6F22" w:rsidRPr="00ED7852">
        <w:fldChar w:fldCharType="end"/>
      </w:r>
      <w:r w:rsidR="000D6F22" w:rsidRPr="00ED7852">
        <w:t>.</w:t>
      </w:r>
      <w:r w:rsidR="00933341" w:rsidRPr="00ED7852">
        <w:t xml:space="preserve"> </w:t>
      </w:r>
      <w:r w:rsidR="000D6F22" w:rsidRPr="00ED7852">
        <w:t xml:space="preserve">Traditional methods for identifying </w:t>
      </w:r>
      <w:r w:rsidR="00B80768" w:rsidRPr="00ED7852">
        <w:t>HS</w:t>
      </w:r>
      <w:r w:rsidR="000D6F22" w:rsidRPr="00ED7852">
        <w:t>s, including in vi</w:t>
      </w:r>
      <w:r w:rsidR="00933341" w:rsidRPr="00ED7852">
        <w:t>vo</w:t>
      </w:r>
      <w:r w:rsidR="000D6F22" w:rsidRPr="00ED7852">
        <w:t>–derived analyses using hypoxia markers</w:t>
      </w:r>
      <w:r w:rsidR="00933341" w:rsidRPr="00ED7852">
        <w:fldChar w:fldCharType="begin"/>
      </w:r>
      <w:r w:rsidR="00933341" w:rsidRPr="00ED7852">
        <w:instrText xml:space="preserve"> ADDIN EN.CITE &lt;EndNote&gt;&lt;Cite&gt;&lt;Author&gt;Marotta&lt;/Author&gt;&lt;Year&gt;2011&lt;/Year&gt;&lt;RecNum&gt;6&lt;/RecNum&gt;&lt;DisplayText&gt;(Marotta et al., 2011)&lt;/DisplayText&gt;&lt;record&gt;&lt;rec-number&gt;6&lt;/rec-number&gt;&lt;foreign-keys&gt;&lt;key app="EN" db-id="wz5p09xxjrsa2aefsws5erx9xedwd52xwxe0" timestamp="1704230784"&gt;6&lt;/key&gt;&lt;/foreign-keys&gt;&lt;ref-type name="Journal Article"&gt;17&lt;/ref-type&gt;&lt;contributors&gt;&lt;authors&gt;&lt;author&gt;Marotta, D.&lt;/author&gt;&lt;author&gt;Karar, J.&lt;/author&gt;&lt;author&gt;Jenkins, W. T.&lt;/author&gt;&lt;author&gt;Kumanova, M.&lt;/author&gt;&lt;author&gt;Jenkins, K. W.&lt;/author&gt;&lt;author&gt;Tobias, J. W.&lt;/author&gt;&lt;author&gt;Baldwin, D.&lt;/author&gt;&lt;author&gt;Hatzigeorgiou, A.&lt;/author&gt;&lt;author&gt;Alexiou, P.&lt;/author&gt;&lt;author&gt;Evans, S. M.&lt;/author&gt;&lt;author&gt;Alarcon, R.&lt;/author&gt;&lt;author&gt;Maity, A.&lt;/author&gt;&lt;author&gt;Koch, C.&lt;/author&gt;&lt;author&gt;Koumenis, C.&lt;/author&gt;&lt;/authors&gt;&lt;/contributors&gt;&lt;titles&gt;&lt;title&gt;In vivo profiling of hypoxic gene expression in gliomas using the hypoxia marker EF5 and laser-capture microdissection&lt;/title&gt;&lt;secondary-title&gt;Cancer Research&lt;/secondary-title&gt;&lt;/titles&gt;&lt;periodical&gt;&lt;full-title&gt;Cancer Research&lt;/full-title&gt;&lt;/periodical&gt;&lt;pages&gt;779-789&lt;/pages&gt;&lt;volume&gt;71&lt;/volume&gt;&lt;number&gt;3&lt;/number&gt;&lt;dates&gt;&lt;year&gt;2011&lt;/year&gt;&lt;/dates&gt;&lt;work-type&gt;Article&lt;/work-type&gt;&lt;urls&gt;&lt;related-urls&gt;&lt;url&gt;https://www.scopus.com/inward/record.uri?eid=2-s2.0-79551542410&amp;amp;doi=10.1158%2f0008-5472.CAN-10-3061&amp;amp;partnerID=40&amp;amp;md5=7c1945b6599701bc0875e04602bdf2bc&lt;/url&gt;&lt;/related-urls&gt;&lt;/urls&gt;&lt;electronic-resource-num&gt;10.1158/0008-5472.CAN-10-3061&lt;/electronic-resource-num&gt;&lt;remote-database-name&gt;Scopus&lt;/remote-database-name&gt;&lt;/record&gt;&lt;/Cite&gt;&lt;/EndNote&gt;</w:instrText>
      </w:r>
      <w:r w:rsidR="00933341" w:rsidRPr="00ED7852">
        <w:fldChar w:fldCharType="separate"/>
      </w:r>
      <w:r w:rsidR="00933341" w:rsidRPr="00ED7852">
        <w:t>(Marotta et al., 2011)</w:t>
      </w:r>
      <w:r w:rsidR="00933341" w:rsidRPr="00ED7852">
        <w:fldChar w:fldCharType="end"/>
      </w:r>
      <w:r w:rsidR="000D6F22" w:rsidRPr="00ED7852">
        <w:t>, meta-analysis of microarray-based gene signatures</w:t>
      </w:r>
      <w:r w:rsidR="00933341" w:rsidRPr="00ED7852">
        <w:fldChar w:fldCharType="begin"/>
      </w:r>
      <w:r w:rsidR="00933341" w:rsidRPr="00ED7852">
        <w:instrText xml:space="preserve"> ADDIN EN.CITE &lt;EndNote&gt;&lt;Cite&gt;&lt;Author&gt;Seigneuric&lt;/Author&gt;&lt;Year&gt;2007&lt;/Year&gt;&lt;RecNum&gt;7&lt;/RecNum&gt;&lt;DisplayText&gt;(Seigneuric et al., 2007)&lt;/DisplayText&gt;&lt;record&gt;&lt;rec-number&gt;7&lt;/rec-number&gt;&lt;foreign-keys&gt;&lt;key app="EN" db-id="wz5p09xxjrsa2aefsws5erx9xedwd52xwxe0" timestamp="1704230790"&gt;7&lt;/key&gt;&lt;/foreign-keys&gt;&lt;ref-type name="Journal Article"&gt;17&lt;/ref-type&gt;&lt;contributors&gt;&lt;authors&gt;&lt;author&gt;Seigneuric, R.&lt;/author&gt;&lt;author&gt;Starmans, M. H. W.&lt;/author&gt;&lt;author&gt;Fung, G.&lt;/author&gt;&lt;author&gt;Krishnapuram, B.&lt;/author&gt;&lt;author&gt;Nuyten, D. S. A.&lt;/author&gt;&lt;author&gt;van Erk, A.&lt;/author&gt;&lt;author&gt;Magagnin, M. G.&lt;/author&gt;&lt;author&gt;Rouschop, K. M.&lt;/author&gt;&lt;author&gt;Krishnan, S.&lt;/author&gt;&lt;author&gt;Rao, R. B.&lt;/author&gt;&lt;author&gt;Evelo, C. T. A.&lt;/author&gt;&lt;author&gt;Begg, A. C.&lt;/author&gt;&lt;author&gt;Wouters, B. G.&lt;/author&gt;&lt;author&gt;Lambin, P.&lt;/author&gt;&lt;/authors&gt;&lt;/contributors&gt;&lt;titles&gt;&lt;title&gt;Impact of supervised gene signatures of early hypoxia on patient survival&lt;/title&gt;&lt;secondary-title&gt;Radiotherapy and Oncology&lt;/secondary-title&gt;&lt;/titles&gt;&lt;periodical&gt;&lt;full-title&gt;Radiotherapy and Oncology&lt;/full-title&gt;&lt;/periodical&gt;&lt;pages&gt;374-382&lt;/pages&gt;&lt;volume&gt;83&lt;/volume&gt;&lt;number&gt;3&lt;/number&gt;&lt;dates&gt;&lt;year&gt;2007&lt;/year&gt;&lt;/dates&gt;&lt;work-type&gt;Article&lt;/work-type&gt;&lt;urls&gt;&lt;related-urls&gt;&lt;url&gt;https://www.scopus.com/inward/record.uri?eid=2-s2.0-34250323878&amp;amp;doi=10.1016%2fj.radonc.2007.05.002&amp;amp;partnerID=40&amp;amp;md5=54f67f205e3bc443dfc9d7a04426fb8d&lt;/url&gt;&lt;/related-urls&gt;&lt;/urls&gt;&lt;electronic-resource-num&gt;10.1016/j.radonc.2007.05.002&lt;/electronic-resource-num&gt;&lt;remote-database-name&gt;Scopus&lt;/remote-database-name&gt;&lt;/record&gt;&lt;/Cite&gt;&lt;/EndNote&gt;</w:instrText>
      </w:r>
      <w:r w:rsidR="00933341" w:rsidRPr="00ED7852">
        <w:fldChar w:fldCharType="separate"/>
      </w:r>
      <w:r w:rsidR="00933341" w:rsidRPr="00ED7852">
        <w:t>(</w:t>
      </w:r>
      <w:proofErr w:type="spellStart"/>
      <w:r w:rsidR="00933341" w:rsidRPr="00ED7852">
        <w:t>Seigneuric</w:t>
      </w:r>
      <w:proofErr w:type="spellEnd"/>
      <w:r w:rsidR="00933341" w:rsidRPr="00ED7852">
        <w:t xml:space="preserve"> et al., 2007)</w:t>
      </w:r>
      <w:r w:rsidR="00933341" w:rsidRPr="00ED7852">
        <w:fldChar w:fldCharType="end"/>
      </w:r>
      <w:r w:rsidR="000D6F22" w:rsidRPr="00ED7852">
        <w:t>, and gene function and co-expression patterns</w:t>
      </w:r>
      <w:r w:rsidRPr="00ED7852">
        <w:t xml:space="preserve"> analysis </w:t>
      </w:r>
      <w:r w:rsidR="00933341" w:rsidRPr="00ED7852">
        <w:fldChar w:fldCharType="begin"/>
      </w:r>
      <w:r w:rsidR="00933341" w:rsidRPr="00ED7852">
        <w:instrText xml:space="preserve"> ADDIN EN.CITE &lt;EndNote&gt;&lt;Cite&gt;&lt;Author&gt;Buffa&lt;/Author&gt;&lt;Year&gt;2010&lt;/Year&gt;&lt;RecNum&gt;5&lt;/RecNum&gt;&lt;DisplayText&gt;(Buffa et al., 2010)&lt;/DisplayText&gt;&lt;record&gt;&lt;rec-number&gt;5&lt;/rec-number&gt;&lt;foreign-keys&gt;&lt;key app="EN" db-id="wz5p09xxjrsa2aefsws5erx9xedwd52xwxe0" timestamp="1704230779"&gt;5&lt;/key&gt;&lt;/foreign-keys&gt;&lt;ref-type name="Journal Article"&gt;17&lt;/ref-type&gt;&lt;contributors&gt;&lt;authors&gt;&lt;author&gt;Buffa, F. M.&lt;/author&gt;&lt;author&gt;Harris, A. L.&lt;/author&gt;&lt;author&gt;West, C. M.&lt;/author&gt;&lt;author&gt;Miller, C. J.&lt;/author&gt;&lt;/authors&gt;&lt;/contributors&gt;&lt;titles&gt;&lt;title&gt;Large meta-analysis of multiple cancers reveals a common, compact and highly prognostic hypoxia metagene&lt;/title&gt;&lt;secondary-title&gt;British Journal of Cancer&lt;/secondary-title&gt;&lt;/titles&gt;&lt;periodical&gt;&lt;full-title&gt;British Journal of Cancer&lt;/full-title&gt;&lt;/periodical&gt;&lt;pages&gt;428-435&lt;/pages&gt;&lt;volume&gt;102&lt;/volume&gt;&lt;number&gt;2&lt;/number&gt;&lt;dates&gt;&lt;year&gt;2010&lt;/year&gt;&lt;/dates&gt;&lt;work-type&gt;Article&lt;/work-type&gt;&lt;urls&gt;&lt;related-urls&gt;&lt;url&gt;https://www.scopus.com/inward/record.uri?eid=2-s2.0-75649117850&amp;amp;doi=10.1038%2fsj.bjc.6605450&amp;amp;partnerID=40&amp;amp;md5=65b0505f83bb566abdf351b082d029b7&lt;/url&gt;&lt;/related-urls&gt;&lt;/urls&gt;&lt;electronic-resource-num&gt;10.1038/sj.bjc.6605450&lt;/electronic-resource-num&gt;&lt;remote-database-name&gt;Scopus&lt;/remote-database-name&gt;&lt;/record&gt;&lt;/Cite&gt;&lt;/EndNote&gt;</w:instrText>
      </w:r>
      <w:r w:rsidR="00933341" w:rsidRPr="00ED7852">
        <w:fldChar w:fldCharType="separate"/>
      </w:r>
      <w:r w:rsidR="00933341" w:rsidRPr="00ED7852">
        <w:t>(Buffa et al., 2010)</w:t>
      </w:r>
      <w:r w:rsidR="00933341" w:rsidRPr="00ED7852">
        <w:fldChar w:fldCharType="end"/>
      </w:r>
      <w:r w:rsidR="000D6F22" w:rsidRPr="00ED7852">
        <w:t>, provided foundational insights</w:t>
      </w:r>
      <w:r w:rsidR="00E47A3D" w:rsidRPr="00ED7852">
        <w:t>.</w:t>
      </w:r>
      <w:r w:rsidRPr="00ED7852">
        <w:t xml:space="preserve"> However, since 2014 </w:t>
      </w:r>
      <w:r w:rsidRPr="00ED7852">
        <w:fldChar w:fldCharType="begin">
          <w:fldData xml:space="preserve">PEVuZE5vdGU+PENpdGU+PEF1dGhvcj5MYWxvbmRlPC9BdXRob3I+PFllYXI+MjAxNDwvWWVhcj48
UmVjTnVtPjM8L1JlY051bT48RGlzcGxheVRleHQ+KExhbG9uZGUgZXQgYWwuLCAyMDE0KTwvRGlz
cGxheVRleHQ+PHJlY29yZD48cmVjLW51bWJlcj4zPC9yZWMtbnVtYmVyPjxmb3JlaWduLWtleXM+
PGtleSBhcHA9IkVOIiBkYi1pZD0id3o1cDA5eHhqcnNhMmFlZnN3czVlcng5eGVkd2Q1Mnh3eGUw
IiB0aW1lc3RhbXA9IjE3MDQxNTc2MTAiPjM8L2tleT48L2ZvcmVpZ24ta2V5cz48cmVmLXR5cGUg
bmFtZT0iSm91cm5hbCBBcnRpY2xlIj4xNzwvcmVmLXR5cGU+PGNvbnRyaWJ1dG9ycz48YXV0aG9y
cz48YXV0aG9yPkxhbG9uZGUsIEVtaWxpZTwvYXV0aG9yPjxhdXRob3I+SXNoa2FuaWFuLCBBZHJp
YW4gUy48L2F1dGhvcj48YXV0aG9yPlN5a2VzLCBKZW5uYTwvYXV0aG9yPjxhdXRob3I+RnJhc2Vy
LCBNaWNoYWVsPC9hdXRob3I+PGF1dGhvcj5Sb3NzLUFkYW1zLCBIZWxlbjwvYXV0aG9yPjxhdXRo
b3I+RXJobywgTmljaG9sYXM8L2F1dGhvcj48YXV0aG9yPkR1bm5pbmcsIE1hcmsgSi48L2F1dGhv
cj48YXV0aG9yPkhhbGltLCBTaWx2aWE8L2F1dGhvcj48YXV0aG9yPkxhbWIsIEFsYXN0YWlyIEQu
PC9hdXRob3I+PGF1dGhvcj5Nb29uLCBOYXRoYWxpZSBDLjwvYXV0aG9yPjxhdXRob3I+WmFmYXJh
bmEsIEdhZXRhbm88L2F1dGhvcj48YXV0aG9yPldhcnJlbiwgQW5uZSBZLjwvYXV0aG9yPjxhdXRo
b3I+TWVuZywgWGlhbnl1ZTwvYXV0aG9yPjxhdXRob3I+VGhvbXMsIEpvaG48L2F1dGhvcj48YXV0
aG9yPkdyemFka293c2tpLCBNaWNoYWwgUi48L2F1dGhvcj48YXV0aG9yPkJlcmxpbiwgQWxlamFu
ZHJvPC9hdXRob3I+PGF1dGhvcj5IYXZlLCBDaGVycnkgTC48L2F1dGhvcj48YXV0aG9yPlJhbW5h
cmluZSwgVmFydW5lIFIuPC9hdXRob3I+PGF1dGhvcj5ZYW8sIENpbmR5IFEuPC9hdXRob3I+PGF1
dGhvcj5NYWxsb2ZmLCBDaGFkIEEuPC9hdXRob3I+PGF1dGhvcj5MYW0sIEx1Y2lhIEwuPC9hdXRo
b3I+PGF1dGhvcj5YaWUsIEhvbmdsZWk8L2F1dGhvcj48YXV0aG9yPkhhcmRpbmcsIE5pY2hvbGFz
IEouPC9hdXRob3I+PGF1dGhvcj5NYWssIERlbmlzZSBZLiBGLjwvYXV0aG9yPjxhdXRob3I+Q2h1
LCBLZW5uZXRoIEMuPC9hdXRob3I+PGF1dGhvcj5DaG9uZywgTGF1cmVuIEMuPC9hdXRob3I+PGF1
dGhvcj5TZW5kb3JlaywgRG9yb3RhIEguPC9hdXRob3I+PGF1dGhvcj5QJmFwb3M7bmcsIENocmlz
dGluZTwvYXV0aG9yPjxhdXRob3I+Q29sbGlucywgQ29saW4gQy48L2F1dGhvcj48YXV0aG9yPlNx
dWlyZSwgSmVyZW15IEEuPC9hdXRob3I+PGF1dGhvcj5KdXJpc2ljYSwgSWdvcjwvYXV0aG9yPjxh
dXRob3I+Q29vcGVyLCBDb2xpbjwvYXV0aG9yPjxhdXRob3I+RWVsZXMsIFJvc2FsaW5kPC9hdXRo
b3I+PGF1dGhvcj5QaW50aWxpZSwgTWVsYW5pYTwvYXV0aG9yPjxhdXRob3I+RGFsIFByYSwgQWxh
bjwvYXV0aG9yPjxhdXRob3I+RGF2aWNpb25pLCBFbGFpPC9hdXRob3I+PGF1dGhvcj5MYW0sIFdh
biBMLjwvYXV0aG9yPjxhdXRob3I+TWlsb3NldmljLCBNaWNoYWVsPC9hdXRob3I+PGF1dGhvcj5O
ZWFsLCBEYXZpZCBFLjwvYXV0aG9yPjxhdXRob3I+dmFuIGRlciBLd2FzdCwgVGhlb2RvcnVzPC9h
dXRob3I+PGF1dGhvcj5Cb3V0cm9zLCBQYXVsIEMuPC9hdXRob3I+PGF1dGhvcj5CcmlzdG93LCBS
b2JlcnQgRy48L2F1dGhvcj48L2F1dGhvcnM+PC9jb250cmlidXRvcnM+PHRpdGxlcz48dGl0bGU+
VHVtb3VyIGdlbm9taWMgYW5kIG1pY3JvZW52aXJvbm1lbnRhbCBoZXRlcm9nZW5laXR5IGZvciBp
bnRlZ3JhdGVkIHByZWRpY3Rpb24gb2YgNS15ZWFyIGJpb2NoZW1pY2FsIHJlY3VycmVuY2Ugb2Yg
cHJvc3RhdGUgY2FuY2VyOiBhIHJldHJvc3BlY3RpdmUgY29ob3J0IHN0dWR5PC90aXRsZT48c2Vj
b25kYXJ5LXRpdGxlPlRoZSBMYW5jZXQgT25jb2xvZ3k8L3NlY29uZGFyeS10aXRsZT48L3RpdGxl
cz48cGVyaW9kaWNhbD48ZnVsbC10aXRsZT5UaGUgTGFuY2V0IE9uY29sb2d5PC9mdWxsLXRpdGxl
PjwvcGVyaW9kaWNhbD48cGFnZXM+MTUyMS0xNTMyPC9wYWdlcz48dm9sdW1lPjE1PC92b2x1bWU+
PG51bWJlcj4xMzwvbnVtYmVyPjxkYXRlcz48eWVhcj4yMDE0PC95ZWFyPjxwdWItZGF0ZXM+PGRh
dGU+MjAxNC8xMi8wMS88L2RhdGU+PC9wdWItZGF0ZXM+PC9kYXRlcz48aXNibj4xNDcwLTIwNDU8
L2lzYm4+PHVybHM+PHJlbGF0ZWQtdXJscz48dXJsPmh0dHBzOi8vd3d3LnNjaWVuY2VkaXJlY3Qu
Y29tL3NjaWVuY2UvYXJ0aWNsZS9waWkvUzE0NzAyMDQ1MTQ3MTAyMTY8L3VybD48L3JlbGF0ZWQt
dXJscz48L3VybHM+PGVsZWN0cm9uaWMtcmVzb3VyY2UtbnVtPmh0dHBzOi8vZG9pLm9yZy8xMC4x
MDE2L1MxNDcwLTIwNDUoMTQpNzEwMjEtNjwvZWxlY3Ryb25pYy1yZXNvdXJjZS1udW0+PC9yZWNv
cmQ+PC9DaXRlPjwvRW5kTm90ZT4A
</w:fldData>
        </w:fldChar>
      </w:r>
      <w:r w:rsidRPr="00ED7852">
        <w:instrText xml:space="preserve"> ADDIN EN.CITE </w:instrText>
      </w:r>
      <w:r w:rsidRPr="00ED7852">
        <w:fldChar w:fldCharType="begin">
          <w:fldData xml:space="preserve">PEVuZE5vdGU+PENpdGU+PEF1dGhvcj5MYWxvbmRlPC9BdXRob3I+PFllYXI+MjAxNDwvWWVhcj48
UmVjTnVtPjM8L1JlY051bT48RGlzcGxheVRleHQ+KExhbG9uZGUgZXQgYWwuLCAyMDE0KTwvRGlz
cGxheVRleHQ+PHJlY29yZD48cmVjLW51bWJlcj4zPC9yZWMtbnVtYmVyPjxmb3JlaWduLWtleXM+
PGtleSBhcHA9IkVOIiBkYi1pZD0id3o1cDA5eHhqcnNhMmFlZnN3czVlcng5eGVkd2Q1Mnh3eGUw
IiB0aW1lc3RhbXA9IjE3MDQxNTc2MTAiPjM8L2tleT48L2ZvcmVpZ24ta2V5cz48cmVmLXR5cGUg
bmFtZT0iSm91cm5hbCBBcnRpY2xlIj4xNzwvcmVmLXR5cGU+PGNvbnRyaWJ1dG9ycz48YXV0aG9y
cz48YXV0aG9yPkxhbG9uZGUsIEVtaWxpZTwvYXV0aG9yPjxhdXRob3I+SXNoa2FuaWFuLCBBZHJp
YW4gUy48L2F1dGhvcj48YXV0aG9yPlN5a2VzLCBKZW5uYTwvYXV0aG9yPjxhdXRob3I+RnJhc2Vy
LCBNaWNoYWVsPC9hdXRob3I+PGF1dGhvcj5Sb3NzLUFkYW1zLCBIZWxlbjwvYXV0aG9yPjxhdXRo
b3I+RXJobywgTmljaG9sYXM8L2F1dGhvcj48YXV0aG9yPkR1bm5pbmcsIE1hcmsgSi48L2F1dGhv
cj48YXV0aG9yPkhhbGltLCBTaWx2aWE8L2F1dGhvcj48YXV0aG9yPkxhbWIsIEFsYXN0YWlyIEQu
PC9hdXRob3I+PGF1dGhvcj5Nb29uLCBOYXRoYWxpZSBDLjwvYXV0aG9yPjxhdXRob3I+WmFmYXJh
bmEsIEdhZXRhbm88L2F1dGhvcj48YXV0aG9yPldhcnJlbiwgQW5uZSBZLjwvYXV0aG9yPjxhdXRo
b3I+TWVuZywgWGlhbnl1ZTwvYXV0aG9yPjxhdXRob3I+VGhvbXMsIEpvaG48L2F1dGhvcj48YXV0
aG9yPkdyemFka293c2tpLCBNaWNoYWwgUi48L2F1dGhvcj48YXV0aG9yPkJlcmxpbiwgQWxlamFu
ZHJvPC9hdXRob3I+PGF1dGhvcj5IYXZlLCBDaGVycnkgTC48L2F1dGhvcj48YXV0aG9yPlJhbW5h
cmluZSwgVmFydW5lIFIuPC9hdXRob3I+PGF1dGhvcj5ZYW8sIENpbmR5IFEuPC9hdXRob3I+PGF1
dGhvcj5NYWxsb2ZmLCBDaGFkIEEuPC9hdXRob3I+PGF1dGhvcj5MYW0sIEx1Y2lhIEwuPC9hdXRo
b3I+PGF1dGhvcj5YaWUsIEhvbmdsZWk8L2F1dGhvcj48YXV0aG9yPkhhcmRpbmcsIE5pY2hvbGFz
IEouPC9hdXRob3I+PGF1dGhvcj5NYWssIERlbmlzZSBZLiBGLjwvYXV0aG9yPjxhdXRob3I+Q2h1
LCBLZW5uZXRoIEMuPC9hdXRob3I+PGF1dGhvcj5DaG9uZywgTGF1cmVuIEMuPC9hdXRob3I+PGF1
dGhvcj5TZW5kb3JlaywgRG9yb3RhIEguPC9hdXRob3I+PGF1dGhvcj5QJmFwb3M7bmcsIENocmlz
dGluZTwvYXV0aG9yPjxhdXRob3I+Q29sbGlucywgQ29saW4gQy48L2F1dGhvcj48YXV0aG9yPlNx
dWlyZSwgSmVyZW15IEEuPC9hdXRob3I+PGF1dGhvcj5KdXJpc2ljYSwgSWdvcjwvYXV0aG9yPjxh
dXRob3I+Q29vcGVyLCBDb2xpbjwvYXV0aG9yPjxhdXRob3I+RWVsZXMsIFJvc2FsaW5kPC9hdXRo
b3I+PGF1dGhvcj5QaW50aWxpZSwgTWVsYW5pYTwvYXV0aG9yPjxhdXRob3I+RGFsIFByYSwgQWxh
bjwvYXV0aG9yPjxhdXRob3I+RGF2aWNpb25pLCBFbGFpPC9hdXRob3I+PGF1dGhvcj5MYW0sIFdh
biBMLjwvYXV0aG9yPjxhdXRob3I+TWlsb3NldmljLCBNaWNoYWVsPC9hdXRob3I+PGF1dGhvcj5O
ZWFsLCBEYXZpZCBFLjwvYXV0aG9yPjxhdXRob3I+dmFuIGRlciBLd2FzdCwgVGhlb2RvcnVzPC9h
dXRob3I+PGF1dGhvcj5Cb3V0cm9zLCBQYXVsIEMuPC9hdXRob3I+PGF1dGhvcj5CcmlzdG93LCBS
b2JlcnQgRy48L2F1dGhvcj48L2F1dGhvcnM+PC9jb250cmlidXRvcnM+PHRpdGxlcz48dGl0bGU+
VHVtb3VyIGdlbm9taWMgYW5kIG1pY3JvZW52aXJvbm1lbnRhbCBoZXRlcm9nZW5laXR5IGZvciBp
bnRlZ3JhdGVkIHByZWRpY3Rpb24gb2YgNS15ZWFyIGJpb2NoZW1pY2FsIHJlY3VycmVuY2Ugb2Yg
cHJvc3RhdGUgY2FuY2VyOiBhIHJldHJvc3BlY3RpdmUgY29ob3J0IHN0dWR5PC90aXRsZT48c2Vj
b25kYXJ5LXRpdGxlPlRoZSBMYW5jZXQgT25jb2xvZ3k8L3NlY29uZGFyeS10aXRsZT48L3RpdGxl
cz48cGVyaW9kaWNhbD48ZnVsbC10aXRsZT5UaGUgTGFuY2V0IE9uY29sb2d5PC9mdWxsLXRpdGxl
PjwvcGVyaW9kaWNhbD48cGFnZXM+MTUyMS0xNTMyPC9wYWdlcz48dm9sdW1lPjE1PC92b2x1bWU+
PG51bWJlcj4xMzwvbnVtYmVyPjxkYXRlcz48eWVhcj4yMDE0PC95ZWFyPjxwdWItZGF0ZXM+PGRh
dGU+MjAxNC8xMi8wMS88L2RhdGU+PC9wdWItZGF0ZXM+PC9kYXRlcz48aXNibj4xNDcwLTIwNDU8
L2lzYm4+PHVybHM+PHJlbGF0ZWQtdXJscz48dXJsPmh0dHBzOi8vd3d3LnNjaWVuY2VkaXJlY3Qu
Y29tL3NjaWVuY2UvYXJ0aWNsZS9waWkvUzE0NzAyMDQ1MTQ3MTAyMTY8L3VybD48L3JlbGF0ZWQt
dXJscz48L3VybHM+PGVsZWN0cm9uaWMtcmVzb3VyY2UtbnVtPmh0dHBzOi8vZG9pLm9yZy8xMC4x
MDE2L1MxNDcwLTIwNDUoMTQpNzEwMjEtNjwvZWxlY3Ryb25pYy1yZXNvdXJjZS1udW0+PC9yZWNv
cmQ+PC9DaXRlPjwvRW5kTm90ZT4A
</w:fldData>
        </w:fldChar>
      </w:r>
      <w:r w:rsidRPr="00ED7852">
        <w:instrText xml:space="preserve"> ADDIN EN.CITE.DATA </w:instrText>
      </w:r>
      <w:r w:rsidRPr="00ED7852">
        <w:fldChar w:fldCharType="end"/>
      </w:r>
      <w:r w:rsidRPr="00ED7852">
        <w:fldChar w:fldCharType="separate"/>
      </w:r>
      <w:r w:rsidRPr="00ED7852">
        <w:t>(Lalonde et al., 2014)</w:t>
      </w:r>
      <w:r w:rsidRPr="00ED7852">
        <w:fldChar w:fldCharType="end"/>
      </w:r>
      <w:r w:rsidRPr="00ED7852">
        <w:t xml:space="preserve">, machine learning has revolutionized this field. Its ability to efficiently analyse complex, large datasets has significantly enhanced the accuracy and depth of </w:t>
      </w:r>
      <w:r w:rsidR="00D33681" w:rsidRPr="00ED7852">
        <w:t>HS</w:t>
      </w:r>
      <w:r w:rsidRPr="00ED7852">
        <w:t xml:space="preserve"> identification. </w:t>
      </w:r>
      <w:r w:rsidR="00933341" w:rsidRPr="00ED7852">
        <w:t>This review synthesizes findings from a comprehensive analysis of literature focused on using machine learning method</w:t>
      </w:r>
      <w:r w:rsidRPr="00ED7852">
        <w:t>s</w:t>
      </w:r>
      <w:r w:rsidR="00933341" w:rsidRPr="00ED7852">
        <w:t xml:space="preserve"> to identify </w:t>
      </w:r>
      <w:r w:rsidR="00D33681" w:rsidRPr="00ED7852">
        <w:t>HS</w:t>
      </w:r>
      <w:r w:rsidR="00933341" w:rsidRPr="00ED7852">
        <w:t xml:space="preserve">s in the tumour microenvironment, adhering to strict topic relevance criteria. This review reveals that </w:t>
      </w:r>
      <w:r w:rsidR="005C0A53">
        <w:t xml:space="preserve">LASSO and </w:t>
      </w:r>
      <w:r w:rsidR="00977EAA">
        <w:t>LASSO</w:t>
      </w:r>
      <w:r w:rsidR="003C138B" w:rsidRPr="00ED7852">
        <w:t xml:space="preserve"> Cox regression</w:t>
      </w:r>
      <w:r w:rsidR="00933341" w:rsidRPr="00ED7852">
        <w:t xml:space="preserve"> are predominant in this area. Besides, while </w:t>
      </w:r>
      <w:r w:rsidR="005C0A53">
        <w:t>they are</w:t>
      </w:r>
      <w:r w:rsidR="00933341" w:rsidRPr="00ED7852">
        <w:t xml:space="preserve"> well-established, this review highlights </w:t>
      </w:r>
      <w:r w:rsidRPr="00ED7852">
        <w:t>an</w:t>
      </w:r>
      <w:r w:rsidR="00933341" w:rsidRPr="00ED7852">
        <w:t xml:space="preserve"> untapped potential in the application of autoencoders</w:t>
      </w:r>
      <w:r w:rsidR="00CC6FB2" w:rsidRPr="00ED7852">
        <w:t xml:space="preserve"> (AEs)</w:t>
      </w:r>
      <w:r w:rsidR="00933341" w:rsidRPr="00ED7852">
        <w:t xml:space="preserve">. The insights gained from this review could pave the way for the </w:t>
      </w:r>
      <w:r w:rsidR="00D33681" w:rsidRPr="00ED7852">
        <w:t>HS</w:t>
      </w:r>
      <w:r w:rsidR="00933341" w:rsidRPr="00ED7852">
        <w:t xml:space="preserve"> identification </w:t>
      </w:r>
      <w:r w:rsidRPr="00ED7852">
        <w:t xml:space="preserve">for a broader range of tumour types </w:t>
      </w:r>
      <w:r w:rsidR="00933341" w:rsidRPr="00ED7852">
        <w:t>and the development of novel identification methods.</w:t>
      </w:r>
    </w:p>
    <w:p w14:paraId="1EBEAEA7" w14:textId="77777777" w:rsidR="00B570FB" w:rsidRPr="00ED7852" w:rsidRDefault="00B570FB" w:rsidP="00B570FB">
      <w:r w:rsidRPr="00ED7852">
        <w:t>Keywords: hypoxia signature, tumour, cancer, microenvironment, machine learning, prognosis, autoencoder</w:t>
      </w:r>
    </w:p>
    <w:p w14:paraId="6230AD66" w14:textId="77777777" w:rsidR="00933341" w:rsidRPr="00ED7852" w:rsidRDefault="00933341" w:rsidP="00FD58BB"/>
    <w:p w14:paraId="46A21C66" w14:textId="433F1CEB" w:rsidR="00B570FB" w:rsidRPr="00ED7852" w:rsidRDefault="00B570FB" w:rsidP="00B570FB">
      <w:r w:rsidRPr="00ED7852">
        <w:t>Introduction</w:t>
      </w:r>
    </w:p>
    <w:p w14:paraId="307E84C1" w14:textId="50F13B54" w:rsidR="00593014" w:rsidRPr="00ED7852" w:rsidRDefault="004562CC" w:rsidP="00727775">
      <w:r w:rsidRPr="00ED7852">
        <w:t xml:space="preserve">A </w:t>
      </w:r>
      <w:r w:rsidR="00B80768" w:rsidRPr="00ED7852">
        <w:t>HS</w:t>
      </w:r>
      <w:r w:rsidRPr="00ED7852">
        <w:t xml:space="preserve">, a set of differentially expressed </w:t>
      </w:r>
      <w:r w:rsidR="00110D1A" w:rsidRPr="00ED7852">
        <w:t xml:space="preserve">genes (DEGs) </w:t>
      </w:r>
      <w:r w:rsidRPr="00ED7852">
        <w:t>under hypoxic conditions</w:t>
      </w:r>
      <w:r w:rsidR="003C138B" w:rsidRPr="00ED7852">
        <w:t xml:space="preserve"> (low oxygen level)</w:t>
      </w:r>
      <w:r w:rsidRPr="00ED7852">
        <w:t xml:space="preserve"> in the </w:t>
      </w:r>
      <w:r w:rsidR="00F239F5" w:rsidRPr="00ED7852">
        <w:t>tumour</w:t>
      </w:r>
      <w:r w:rsidRPr="00ED7852">
        <w:t xml:space="preserve"> microenvironment, plays a pivotal role in measuring </w:t>
      </w:r>
      <w:r w:rsidR="00F239F5" w:rsidRPr="00ED7852">
        <w:t>tumour</w:t>
      </w:r>
      <w:r w:rsidRPr="00ED7852">
        <w:t xml:space="preserve"> hypoxia. Hypoxia, prevalent in various </w:t>
      </w:r>
      <w:r w:rsidR="00F239F5" w:rsidRPr="00ED7852">
        <w:t xml:space="preserve">tumours or </w:t>
      </w:r>
      <w:r w:rsidRPr="00ED7852">
        <w:t xml:space="preserve">cancers, is linked with increased </w:t>
      </w:r>
      <w:r w:rsidR="00F239F5" w:rsidRPr="00ED7852">
        <w:t>tumour</w:t>
      </w:r>
      <w:r w:rsidRPr="00ED7852">
        <w:t xml:space="preserve"> aggressiveness, reduced therapy response, especially to radiotherapy </w:t>
      </w:r>
      <w:r w:rsidR="00727775" w:rsidRPr="00ED7852">
        <w:fldChar w:fldCharType="begin"/>
      </w:r>
      <w:r w:rsidR="00727775" w:rsidRPr="00ED7852">
        <w:instrText xml:space="preserve"> ADDIN EN.CITE &lt;EndNote&gt;&lt;Cite&gt;&lt;Author&gt;Toustrup&lt;/Author&gt;&lt;Year&gt;2012&lt;/Year&gt;&lt;RecNum&gt;9&lt;/RecNum&gt;&lt;DisplayText&gt;(Toustrup et al., 2012)&lt;/DisplayText&gt;&lt;record&gt;&lt;rec-number&gt;9&lt;/rec-number&gt;&lt;foreign-keys&gt;&lt;key app="EN" db-id="wz5p09xxjrsa2aefsws5erx9xedwd52xwxe0" timestamp="1704233215"&gt;9&lt;/key&gt;&lt;/foreign-keys&gt;&lt;ref-type name="Journal Article"&gt;17&lt;/ref-type&gt;&lt;contributors&gt;&lt;authors&gt;&lt;author&gt;Toustrup, Kasper&lt;/author&gt;&lt;author&gt;Sørensen, Brita S.&lt;/author&gt;&lt;author&gt;Alsner, Jan&lt;/author&gt;&lt;author&gt;Overgaard, Jens&lt;/author&gt;&lt;/authors&gt;&lt;/contributors&gt;&lt;titles&gt;&lt;title&gt;Hypoxia Gene Expression Signatures as Prognostic and Predictive Markers in Head and Neck Radiotherapy&lt;/title&gt;&lt;secondary-title&gt;Seminars in Radiation Oncology&lt;/secondary-title&gt;&lt;/titles&gt;&lt;periodical&gt;&lt;full-title&gt;Seminars in Radiation Oncology&lt;/full-title&gt;&lt;/periodical&gt;&lt;pages&gt;119-127&lt;/pages&gt;&lt;volume&gt;22&lt;/volume&gt;&lt;number&gt;2&lt;/number&gt;&lt;dates&gt;&lt;year&gt;2012&lt;/year&gt;&lt;pub-dates&gt;&lt;date&gt;2012/04/01/&lt;/date&gt;&lt;/pub-dates&gt;&lt;/dates&gt;&lt;isbn&gt;1053-4296&lt;/isbn&gt;&lt;urls&gt;&lt;related-urls&gt;&lt;url&gt;https://www.sciencedirect.com/science/article/pii/S1053429611001408&lt;/url&gt;&lt;/related-urls&gt;&lt;/urls&gt;&lt;electronic-resource-num&gt;https://doi.org/10.1016/j.semradonc.2011.12.006&lt;/electronic-resource-num&gt;&lt;/record&gt;&lt;/Cite&gt;&lt;/EndNote&gt;</w:instrText>
      </w:r>
      <w:r w:rsidR="00727775" w:rsidRPr="00ED7852">
        <w:fldChar w:fldCharType="separate"/>
      </w:r>
      <w:r w:rsidR="00727775" w:rsidRPr="00ED7852">
        <w:rPr>
          <w:noProof/>
        </w:rPr>
        <w:t>(Toustrup et al., 2012)</w:t>
      </w:r>
      <w:r w:rsidR="00727775" w:rsidRPr="00ED7852">
        <w:fldChar w:fldCharType="end"/>
      </w:r>
      <w:r w:rsidR="00593014" w:rsidRPr="00ED7852">
        <w:t>, and an overall poorer clinical prognosis</w:t>
      </w:r>
      <w:r w:rsidR="00727775" w:rsidRPr="00ED7852">
        <w:fldChar w:fldCharType="begin"/>
      </w:r>
      <w:r w:rsidR="00727775" w:rsidRPr="00ED7852">
        <w:instrText xml:space="preserve"> ADDIN EN.CITE &lt;EndNote&gt;&lt;Cite&gt;&lt;Author&gt;Tawk&lt;/Author&gt;&lt;Year&gt;2016&lt;/Year&gt;&lt;RecNum&gt;8&lt;/RecNum&gt;&lt;DisplayText&gt;(Tawk et al., 2016)&lt;/DisplayText&gt;&lt;record&gt;&lt;rec-number&gt;8&lt;/rec-number&gt;&lt;foreign-keys&gt;&lt;key app="EN" db-id="wz5p09xxjrsa2aefsws5erx9xedwd52xwxe0" timestamp="1704233211"&gt;8&lt;/key&gt;&lt;/foreign-keys&gt;&lt;ref-type name="Journal Article"&gt;17&lt;/ref-type&gt;&lt;contributors&gt;&lt;authors&gt;&lt;author&gt;Tawk, Bouchra&lt;/author&gt;&lt;author&gt;Schwager, Christian&lt;/author&gt;&lt;author&gt;Deffaa, Oliver&lt;/author&gt;&lt;author&gt;Dyckhoff, Gerhard&lt;/author&gt;&lt;author&gt;Warta, Rolf&lt;/author&gt;&lt;author&gt;Linge, Annett&lt;/author&gt;&lt;author&gt;Krause, Mechthild&lt;/author&gt;&lt;author&gt;Weichert, Wilko&lt;/author&gt;&lt;author&gt;Baumann, Michael&lt;/author&gt;&lt;author&gt;Herold-Mende, Christel&lt;/author&gt;&lt;author&gt;Debus, Jürgen&lt;/author&gt;&lt;author&gt;Abdollahi, Amir&lt;/author&gt;&lt;/authors&gt;&lt;/contributors&gt;&lt;titles&gt;&lt;title&gt;Comparative analysis of transcriptomics based hypoxia signatures in head- and neck squamous cell carcinoma&lt;/title&gt;&lt;secondary-title&gt;Radiotherapy and Oncology&lt;/secondary-title&gt;&lt;/titles&gt;&lt;periodical&gt;&lt;full-title&gt;Radiotherapy and Oncology&lt;/full-title&gt;&lt;/periodical&gt;&lt;pages&gt;350-358&lt;/pages&gt;&lt;volume&gt;118&lt;/volume&gt;&lt;number&gt;2&lt;/number&gt;&lt;keywords&gt;&lt;keyword&gt;Hypoxia&lt;/keyword&gt;&lt;keyword&gt;Gene signatures&lt;/keyword&gt;&lt;keyword&gt;Head and neck squamous cell carcinoma&lt;/keyword&gt;&lt;keyword&gt;Transcriptomics&lt;/keyword&gt;&lt;/keywords&gt;&lt;dates&gt;&lt;year&gt;2016&lt;/year&gt;&lt;pub-dates&gt;&lt;date&gt;2016/02/01/&lt;/date&gt;&lt;/pub-dates&gt;&lt;/dates&gt;&lt;isbn&gt;0167-8140&lt;/isbn&gt;&lt;urls&gt;&lt;related-urls&gt;&lt;url&gt;https://www.sciencedirect.com/science/article/pii/S0167814015006477&lt;/url&gt;&lt;/related-urls&gt;&lt;/urls&gt;&lt;electronic-resource-num&gt;https://doi.org/10.1016/j.radonc.2015.11.027&lt;/electronic-resource-num&gt;&lt;/record&gt;&lt;/Cite&gt;&lt;/EndNote&gt;</w:instrText>
      </w:r>
      <w:r w:rsidR="00727775" w:rsidRPr="00ED7852">
        <w:fldChar w:fldCharType="separate"/>
      </w:r>
      <w:r w:rsidR="00727775" w:rsidRPr="00ED7852">
        <w:rPr>
          <w:noProof/>
        </w:rPr>
        <w:t>(</w:t>
      </w:r>
      <w:proofErr w:type="spellStart"/>
      <w:r w:rsidR="00727775" w:rsidRPr="00ED7852">
        <w:rPr>
          <w:noProof/>
        </w:rPr>
        <w:t>Tawk</w:t>
      </w:r>
      <w:proofErr w:type="spellEnd"/>
      <w:r w:rsidR="00727775" w:rsidRPr="00ED7852">
        <w:rPr>
          <w:noProof/>
        </w:rPr>
        <w:t xml:space="preserve"> et al., 2016)</w:t>
      </w:r>
      <w:r w:rsidR="00727775" w:rsidRPr="00ED7852">
        <w:fldChar w:fldCharType="end"/>
      </w:r>
      <w:r w:rsidR="00593014" w:rsidRPr="00ED7852">
        <w:t>.</w:t>
      </w:r>
      <w:r w:rsidR="003D5B00" w:rsidRPr="00ED7852">
        <w:t xml:space="preserve"> Despite of the importance of hypoxia in tumours, its detection remains to be a challenge. Using identified</w:t>
      </w:r>
      <w:r w:rsidR="00727775" w:rsidRPr="00ED7852">
        <w:t xml:space="preserve"> </w:t>
      </w:r>
      <w:r w:rsidR="00B80768" w:rsidRPr="00ED7852">
        <w:t>HS</w:t>
      </w:r>
      <w:r w:rsidR="00727775" w:rsidRPr="00ED7852">
        <w:t xml:space="preserve">s as </w:t>
      </w:r>
      <w:r w:rsidR="003D5B00" w:rsidRPr="00ED7852">
        <w:t xml:space="preserve">biomarkers, the intratumoural hypoxia level can be inferred by measuring the expression level of certain </w:t>
      </w:r>
      <w:r w:rsidR="00B80768" w:rsidRPr="00ED7852">
        <w:t>HS</w:t>
      </w:r>
      <w:r w:rsidR="003D5B00" w:rsidRPr="00ED7852">
        <w:t>s</w:t>
      </w:r>
      <w:r w:rsidRPr="00ED7852">
        <w:t>.</w:t>
      </w:r>
      <w:r w:rsidR="0052249B" w:rsidRPr="00ED7852">
        <w:t xml:space="preserve"> </w:t>
      </w:r>
      <w:r w:rsidR="00466579" w:rsidRPr="00ED7852">
        <w:t xml:space="preserve">Moreover, </w:t>
      </w:r>
      <w:r w:rsidR="00B80768" w:rsidRPr="00ED7852">
        <w:t>HS</w:t>
      </w:r>
      <w:r w:rsidR="00466579" w:rsidRPr="00ED7852">
        <w:t xml:space="preserve"> can also be use to predict more valuable information, including response to immunotherapy </w:t>
      </w:r>
      <w:r w:rsidR="00466579" w:rsidRPr="00ED7852">
        <w:fldChar w:fldCharType="begin"/>
      </w:r>
      <w:r w:rsidR="00466579" w:rsidRPr="00ED7852">
        <w:instrText xml:space="preserve"> ADDIN EN.CITE &lt;EndNote&gt;&lt;Cite&gt;&lt;Author&gt;Hong&lt;/Author&gt;&lt;Year&gt;2021&lt;/Year&gt;&lt;RecNum&gt;10&lt;/RecNum&gt;&lt;DisplayText&gt;(Hong et al., 2021)&lt;/DisplayText&gt;&lt;record&gt;&lt;rec-number&gt;10&lt;/rec-number&gt;&lt;foreign-keys&gt;&lt;key app="EN" db-id="wz5p09xxjrsa2aefsws5erx9xedwd52xwxe0" timestamp="1704326845"&gt;10&lt;/key&gt;&lt;/foreign-keys&gt;&lt;ref-type name="Journal Article"&gt;17&lt;/ref-type&gt;&lt;contributors&gt;&lt;authors&gt;&lt;author&gt;Hong, Shuo&lt;/author&gt;&lt;author&gt;Zhang, Yueming&lt;/author&gt;&lt;author&gt;Cao, Manming&lt;/author&gt;&lt;author&gt;Lin, Anqi&lt;/author&gt;&lt;author&gt;Yang, Qi&lt;/author&gt;&lt;author&gt;Zhang, Jian&lt;/author&gt;&lt;author&gt;Luo, Peng&lt;/author&gt;&lt;author&gt;Guo, Linlang&lt;/author&gt;&lt;/authors&gt;&lt;/contributors&gt;&lt;titles&gt;&lt;title&gt;Hypoxic Characteristic Genes Predict Response to Immunotherapy for Urothelial Carcinoma&lt;/title&gt;&lt;secondary-title&gt;Frontiers in Cell and Developmental Biology&lt;/secondary-title&gt;&lt;/titles&gt;&lt;periodical&gt;&lt;full-title&gt;Frontiers in Cell and Developmental Biology&lt;/full-title&gt;&lt;/periodical&gt;&lt;volume&gt;9&lt;/volume&gt;&lt;dates&gt;&lt;year&gt;2021&lt;/year&gt;&lt;/dates&gt;&lt;isbn&gt;2296-634X&lt;/isbn&gt;&lt;work-type&gt;Original Research&lt;/work-type&gt;&lt;urls&gt;&lt;related-urls&gt;&lt;url&gt;https://www.frontiersin.org/articles/10.3389/fcell.2021.762478&lt;/url&gt;&lt;/related-urls&gt;&lt;/urls&gt;&lt;/record&gt;&lt;/Cite&gt;&lt;/EndNote&gt;</w:instrText>
      </w:r>
      <w:r w:rsidR="00466579" w:rsidRPr="00ED7852">
        <w:fldChar w:fldCharType="separate"/>
      </w:r>
      <w:r w:rsidR="00466579" w:rsidRPr="00ED7852">
        <w:rPr>
          <w:noProof/>
        </w:rPr>
        <w:t>(Hong et al., 2021)</w:t>
      </w:r>
      <w:r w:rsidR="00466579" w:rsidRPr="00ED7852">
        <w:fldChar w:fldCharType="end"/>
      </w:r>
      <w:r w:rsidR="00466579" w:rsidRPr="00ED7852">
        <w:t>.</w:t>
      </w:r>
      <w:r w:rsidRPr="00ED7852">
        <w:t xml:space="preserve"> However, traditional </w:t>
      </w:r>
      <w:r w:rsidR="00B80768" w:rsidRPr="00ED7852">
        <w:t>HS</w:t>
      </w:r>
      <w:r w:rsidRPr="00ED7852">
        <w:t>s identification has faced significant limitations.</w:t>
      </w:r>
    </w:p>
    <w:p w14:paraId="180FEFC6" w14:textId="5FADE738" w:rsidR="004562CC" w:rsidRPr="00ED7852" w:rsidRDefault="004562CC" w:rsidP="00E47A3D">
      <w:r w:rsidRPr="00ED7852">
        <w:t xml:space="preserve">Machine learning, including techniques such as AE, presents a transformative approach in advancing the identification of </w:t>
      </w:r>
      <w:r w:rsidR="00B80768" w:rsidRPr="00ED7852">
        <w:t>HS</w:t>
      </w:r>
      <w:r w:rsidRPr="00ED7852">
        <w:t xml:space="preserve">s. AEs, specialized in unsupervised learning tasks like dimensionality reduction and feature learning, offer potential solutions for identifying gene signatures with increased precision. Compared to traditional methods, machine learning requires less empirical gene signature knowledge, automates the signature selection process, and efficiently handles larger, more complex gene datasets. This review is necessitated by the need to systematically examine these advanced machine learning techniques, assessing their impact and potential in refining </w:t>
      </w:r>
      <w:r w:rsidR="00B80768" w:rsidRPr="00ED7852">
        <w:t>HS</w:t>
      </w:r>
      <w:r w:rsidRPr="00ED7852">
        <w:t xml:space="preserve"> identification.</w:t>
      </w:r>
    </w:p>
    <w:p w14:paraId="7793D8CD" w14:textId="25730922" w:rsidR="000E2706" w:rsidRPr="00ED7852" w:rsidRDefault="000E2706" w:rsidP="00F239F5">
      <w:pPr>
        <w:rPr>
          <w:strike/>
        </w:rPr>
      </w:pPr>
      <w:r w:rsidRPr="00ED7852">
        <w:t xml:space="preserve">This review aims to </w:t>
      </w:r>
      <w:r w:rsidR="00F239F5" w:rsidRPr="00ED7852">
        <w:t>systematically</w:t>
      </w:r>
      <w:r w:rsidRPr="00ED7852">
        <w:t xml:space="preserve"> analyse and synthesize </w:t>
      </w:r>
      <w:r w:rsidR="00F239F5" w:rsidRPr="00ED7852">
        <w:t xml:space="preserve">all </w:t>
      </w:r>
      <w:r w:rsidRPr="00ED7852">
        <w:t xml:space="preserve">the existing literature on the application of machine learning methods for identifying </w:t>
      </w:r>
      <w:r w:rsidR="00B80768" w:rsidRPr="00ED7852">
        <w:t>HS</w:t>
      </w:r>
      <w:r w:rsidRPr="00ED7852">
        <w:t xml:space="preserve">s in the tumour microenvironment. Given the nascent </w:t>
      </w:r>
      <w:r w:rsidRPr="00ED7852">
        <w:lastRenderedPageBreak/>
        <w:t>nature of this research area, our scope will be broad and inclusive, covering studies across various tumour types and machine learning techniques</w:t>
      </w:r>
      <w:r w:rsidR="00F239F5" w:rsidRPr="00ED7852">
        <w:t>.</w:t>
      </w:r>
    </w:p>
    <w:p w14:paraId="7BE6771B" w14:textId="22829242" w:rsidR="00683B15" w:rsidRPr="00ED7852" w:rsidRDefault="00F239F5" w:rsidP="00E47A3D">
      <w:r w:rsidRPr="00ED7852">
        <w:t xml:space="preserve">To effectively collate and assess the findings from the selected papers, the narrative synthesis approach is employed. This method will allow qualitatively summarization and explanation of the diverse range of methodologies and outcomes observed in the studies. The narrative synthesis is particularly suitable given the expected heterogeneity in study designs, machine learning algorithms used, and types of tumours examined. By synthesizing this information narratively, we aim to draw comprehensive insights into the current state of machine learning applications in </w:t>
      </w:r>
      <w:r w:rsidR="00B80768" w:rsidRPr="00ED7852">
        <w:t>HS</w:t>
      </w:r>
      <w:r w:rsidRPr="00ED7852">
        <w:t xml:space="preserve"> identification and highlight potential directions for future research.</w:t>
      </w:r>
    </w:p>
    <w:p w14:paraId="25F473BE" w14:textId="77777777" w:rsidR="00946237" w:rsidRPr="00ED7852" w:rsidRDefault="00946237"/>
    <w:p w14:paraId="1459CE16" w14:textId="1844E43B" w:rsidR="005E390B" w:rsidRPr="00ED7852" w:rsidRDefault="00946237">
      <w:r w:rsidRPr="00ED7852">
        <w:t>Objectives</w:t>
      </w:r>
    </w:p>
    <w:p w14:paraId="48449B12" w14:textId="3922AFC7" w:rsidR="005E390B" w:rsidRPr="00ED7852" w:rsidRDefault="00946237">
      <w:r w:rsidRPr="00ED7852">
        <w:t xml:space="preserve">The primary objective of this review is to explore and synthesize current methodologies and findings in the field of tumour microenvironment transcriptomics, particularly focusing on the development of </w:t>
      </w:r>
      <w:r w:rsidR="00B80768" w:rsidRPr="00ED7852">
        <w:t>HS</w:t>
      </w:r>
      <w:r w:rsidRPr="00ED7852">
        <w:t>s using AEs. The research questions guiding this review are:</w:t>
      </w:r>
    </w:p>
    <w:p w14:paraId="16CBE9AB" w14:textId="5846847D" w:rsidR="00946237" w:rsidRPr="00ED7852" w:rsidRDefault="00946237" w:rsidP="00946237">
      <w:pPr>
        <w:pStyle w:val="ListParagraph"/>
        <w:numPr>
          <w:ilvl w:val="0"/>
          <w:numId w:val="2"/>
        </w:numPr>
      </w:pPr>
      <w:r w:rsidRPr="00ED7852">
        <w:t xml:space="preserve">How is machine learning being utilized to develop transcriptomic </w:t>
      </w:r>
      <w:r w:rsidR="00B80768" w:rsidRPr="00ED7852">
        <w:t>HS</w:t>
      </w:r>
      <w:r w:rsidRPr="00ED7852">
        <w:t>s in the tumour microenvironment?</w:t>
      </w:r>
    </w:p>
    <w:p w14:paraId="2E5D59EA" w14:textId="2D7EFC3F" w:rsidR="00946237" w:rsidRPr="00ED7852" w:rsidRDefault="00946237" w:rsidP="00946237">
      <w:pPr>
        <w:pStyle w:val="ListParagraph"/>
        <w:numPr>
          <w:ilvl w:val="0"/>
          <w:numId w:val="2"/>
        </w:numPr>
      </w:pPr>
      <w:r w:rsidRPr="00ED7852">
        <w:t xml:space="preserve">How </w:t>
      </w:r>
      <w:r w:rsidR="0099248C">
        <w:t>can</w:t>
      </w:r>
      <w:r w:rsidRPr="00ED7852">
        <w:t xml:space="preserve"> AEs </w:t>
      </w:r>
      <w:r w:rsidR="0099248C">
        <w:t>be applied</w:t>
      </w:r>
      <w:r w:rsidRPr="00ED7852">
        <w:t xml:space="preserve"> in identifying</w:t>
      </w:r>
      <w:r w:rsidR="0099248C">
        <w:t xml:space="preserve"> </w:t>
      </w:r>
      <w:r w:rsidR="00B80768" w:rsidRPr="00ED7852">
        <w:t>HS</w:t>
      </w:r>
      <w:r w:rsidRPr="00ED7852">
        <w:t>s</w:t>
      </w:r>
      <w:r w:rsidR="00290C04">
        <w:t xml:space="preserve"> and how effective in comparison with other machine learning methods</w:t>
      </w:r>
      <w:r w:rsidRPr="00ED7852">
        <w:t>?</w:t>
      </w:r>
    </w:p>
    <w:p w14:paraId="457E0E3E" w14:textId="77777777" w:rsidR="00946237" w:rsidRPr="00ED7852" w:rsidRDefault="00946237" w:rsidP="00946237"/>
    <w:p w14:paraId="45AB22DF" w14:textId="15D34E4C" w:rsidR="005E390B" w:rsidRPr="00ED7852" w:rsidRDefault="008038FB">
      <w:r w:rsidRPr="00ED7852">
        <w:t>Method</w:t>
      </w:r>
      <w:r w:rsidR="00E573F5" w:rsidRPr="00ED7852">
        <w:t>ology</w:t>
      </w:r>
    </w:p>
    <w:p w14:paraId="59DC5BA4" w14:textId="02B91011" w:rsidR="00926102" w:rsidRPr="00ED7852" w:rsidRDefault="008038FB" w:rsidP="001A2C37">
      <w:pPr>
        <w:pStyle w:val="ListParagraph"/>
        <w:numPr>
          <w:ilvl w:val="0"/>
          <w:numId w:val="1"/>
        </w:numPr>
      </w:pPr>
      <w:r w:rsidRPr="00ED7852">
        <w:t xml:space="preserve">Identification of </w:t>
      </w:r>
      <w:r w:rsidR="00926102" w:rsidRPr="00ED7852">
        <w:t>S</w:t>
      </w:r>
      <w:r w:rsidRPr="00ED7852">
        <w:t>tudies</w:t>
      </w:r>
    </w:p>
    <w:p w14:paraId="2201A69D" w14:textId="6981FA48" w:rsidR="001A2C37" w:rsidRPr="00ED7852" w:rsidRDefault="002F0CC1" w:rsidP="002F0CC1">
      <w:r>
        <w:t xml:space="preserve">1.1 </w:t>
      </w:r>
      <w:r w:rsidR="008038FB" w:rsidRPr="00ED7852">
        <w:t>Searching Strategies</w:t>
      </w:r>
    </w:p>
    <w:p w14:paraId="346190D4" w14:textId="11C39BBE" w:rsidR="001A2C37" w:rsidRPr="00ED7852" w:rsidRDefault="001A2C37" w:rsidP="001C6EDE">
      <w:pPr>
        <w:pStyle w:val="ListParagraph"/>
        <w:ind w:left="0"/>
      </w:pPr>
      <w:r w:rsidRPr="00ED7852">
        <w:t xml:space="preserve">In this systematic review, we employed an "Iterative and Expert-Informed Search Strategy" to meticulously gather a comprehensive set of studies on machine learning applications in identifying </w:t>
      </w:r>
      <w:r w:rsidR="00B80768" w:rsidRPr="00ED7852">
        <w:t>HS</w:t>
      </w:r>
      <w:r w:rsidRPr="00ED7852">
        <w:t xml:space="preserve">s within </w:t>
      </w:r>
      <w:r w:rsidR="00E04CE2" w:rsidRPr="00ED7852">
        <w:t>tumour</w:t>
      </w:r>
      <w:r w:rsidRPr="00ED7852">
        <w:t xml:space="preserve"> microenvironments. This approach involved dynamically refining search terms based on initial findings and ongoing insights.</w:t>
      </w:r>
    </w:p>
    <w:p w14:paraId="1DFDECE9" w14:textId="77777777" w:rsidR="001A2C37" w:rsidRPr="00ED7852" w:rsidRDefault="001A2C37" w:rsidP="001C6EDE">
      <w:pPr>
        <w:pStyle w:val="ListParagraph"/>
        <w:ind w:left="0"/>
      </w:pPr>
    </w:p>
    <w:p w14:paraId="31765C98" w14:textId="382CC765" w:rsidR="001A2C37" w:rsidRPr="00ED7852" w:rsidRDefault="003C138B" w:rsidP="001C6EDE">
      <w:pPr>
        <w:pStyle w:val="ListParagraph"/>
        <w:ind w:left="0"/>
      </w:pPr>
      <w:r w:rsidRPr="00ED7852">
        <w:t>P</w:t>
      </w:r>
      <w:r w:rsidR="001A2C37" w:rsidRPr="00ED7852">
        <w:t>rimarily PubMed</w:t>
      </w:r>
      <w:r w:rsidRPr="00ED7852">
        <w:t xml:space="preserve"> is utilized</w:t>
      </w:r>
      <w:r w:rsidR="001A2C37" w:rsidRPr="00ED7852">
        <w:t xml:space="preserve">, noted for its repository of peer-reviewed biomedical literature, ensuring access to high-quality scientific studies. Recognizing its limitations in encompassing newly published or grey literature, </w:t>
      </w:r>
      <w:r w:rsidRPr="00ED7852">
        <w:t>this review</w:t>
      </w:r>
      <w:r w:rsidR="001A2C37" w:rsidRPr="00ED7852">
        <w:t xml:space="preserve"> supplemented search with Google Scholar. While Google Scholar offers a broader range of literature, including grey and non-peer-reviewed articles, it may include sources with varying degrees of rigor.</w:t>
      </w:r>
    </w:p>
    <w:p w14:paraId="24CB04AB" w14:textId="77777777" w:rsidR="001A2C37" w:rsidRPr="00ED7852" w:rsidRDefault="001A2C37" w:rsidP="001C6EDE">
      <w:pPr>
        <w:pStyle w:val="ListParagraph"/>
        <w:ind w:left="0"/>
      </w:pPr>
    </w:p>
    <w:p w14:paraId="653EA153" w14:textId="1B7ED89C" w:rsidR="001A2C37" w:rsidRPr="00ED7852" w:rsidRDefault="001A2C37" w:rsidP="001C6EDE">
      <w:pPr>
        <w:pStyle w:val="ListParagraph"/>
        <w:ind w:left="0"/>
      </w:pPr>
      <w:r w:rsidRPr="00ED7852">
        <w:t>Our search terms, carefully selected to cover critical aspects of our research theme, included (hypoxia), (signature), (transcriptomic), ((cancer) or (tumour)), ((micro-environment) or (TME) or (microenvironment)), and ((develop) or (autoencoders) or (AE) or (machine learning) or (deep learning)). Given the field's novelty, we imposed no date restrictions, with relevant studies dating back to 2014. This strategy yielded 90 papers from PubMed and 13 from Google Scholar, augmented by three expert-recommended papers, enriching the search's breadth and depth. For full transparency and reproducibility, the complete search methodology and iterations are detailed in Appendix A.</w:t>
      </w:r>
    </w:p>
    <w:p w14:paraId="36521E2F" w14:textId="77777777" w:rsidR="001A2C37" w:rsidRPr="00ED7852" w:rsidRDefault="001A2C37" w:rsidP="001C6EDE">
      <w:pPr>
        <w:pStyle w:val="ListParagraph"/>
        <w:ind w:left="0"/>
      </w:pPr>
    </w:p>
    <w:p w14:paraId="058386C9" w14:textId="1E1D9556" w:rsidR="001A2C37" w:rsidRPr="00ED7852" w:rsidRDefault="001A2C37" w:rsidP="001C6EDE">
      <w:pPr>
        <w:pStyle w:val="ListParagraph"/>
        <w:numPr>
          <w:ilvl w:val="1"/>
          <w:numId w:val="4"/>
        </w:numPr>
        <w:ind w:left="0"/>
      </w:pPr>
      <w:r w:rsidRPr="00ED7852">
        <w:lastRenderedPageBreak/>
        <w:t>Inclusion</w:t>
      </w:r>
      <w:r w:rsidR="00D33681" w:rsidRPr="00ED7852">
        <w:t xml:space="preserve">/Exclusion </w:t>
      </w:r>
      <w:r w:rsidRPr="00ED7852">
        <w:t>Criteria</w:t>
      </w:r>
      <w:r w:rsidR="00D33681" w:rsidRPr="00ED7852">
        <w:t xml:space="preserve"> and </w:t>
      </w:r>
      <w:r w:rsidR="00B80768" w:rsidRPr="00ED7852">
        <w:t>S</w:t>
      </w:r>
      <w:r w:rsidR="00D33681" w:rsidRPr="00ED7852">
        <w:t>creening</w:t>
      </w:r>
    </w:p>
    <w:p w14:paraId="1A054F46" w14:textId="77777777" w:rsidR="00D33681" w:rsidRPr="00ED7852" w:rsidRDefault="00D33681" w:rsidP="001C6EDE">
      <w:pPr>
        <w:pStyle w:val="ListParagraph"/>
        <w:ind w:left="0"/>
      </w:pPr>
    </w:p>
    <w:p w14:paraId="3A42CEC6" w14:textId="4E7C6F8A" w:rsidR="00B80768" w:rsidRPr="00ED7852" w:rsidRDefault="00131564" w:rsidP="001C6EDE">
      <w:pPr>
        <w:pStyle w:val="ListParagraph"/>
        <w:ind w:left="0"/>
      </w:pPr>
      <w:r w:rsidRPr="00ED7852">
        <w:t>After the removal of duplicates, the screening of papers was conducted by the author. The initial stage involved evaluating titles and abstracts against the inclusion criteria outlined in Table 1.</w:t>
      </w:r>
      <w:r w:rsidR="00B17547" w:rsidRPr="00ED7852">
        <w:t xml:space="preserve"> </w:t>
      </w:r>
      <w:r w:rsidRPr="00ED7852">
        <w:t xml:space="preserve">Papers were included in the review based on their alignment with the inclusion criteria, which encompassed topic relevance, utilization of specified technologies, and validation of results. This process resulted in the selection of </w:t>
      </w:r>
      <w:r w:rsidR="00C72A2F" w:rsidRPr="00ED7852">
        <w:t>1</w:t>
      </w:r>
      <w:r w:rsidR="004D0BF2">
        <w:t>8</w:t>
      </w:r>
      <w:r w:rsidRPr="00ED7852">
        <w:t xml:space="preserve"> papers. Additionally, consultations with field experts led to the identification of three more pertinent publications, bringing the total count to </w:t>
      </w:r>
      <w:r w:rsidR="00C72A2F" w:rsidRPr="00ED7852">
        <w:t>2</w:t>
      </w:r>
      <w:r w:rsidR="004D0BF2">
        <w:t>1</w:t>
      </w:r>
      <w:r w:rsidRPr="00ED7852">
        <w:t xml:space="preserve"> papers included in the review.</w:t>
      </w:r>
    </w:p>
    <w:tbl>
      <w:tblPr>
        <w:tblStyle w:val="TableGrid"/>
        <w:tblW w:w="8926" w:type="dxa"/>
        <w:tblLook w:val="04A0" w:firstRow="1" w:lastRow="0" w:firstColumn="1" w:lastColumn="0" w:noHBand="0" w:noVBand="1"/>
      </w:tblPr>
      <w:tblGrid>
        <w:gridCol w:w="2371"/>
        <w:gridCol w:w="6555"/>
      </w:tblGrid>
      <w:tr w:rsidR="009C5CE1" w:rsidRPr="00ED7852" w14:paraId="0AB02983" w14:textId="77777777" w:rsidTr="009C5CE1">
        <w:tc>
          <w:tcPr>
            <w:tcW w:w="0" w:type="auto"/>
            <w:hideMark/>
          </w:tcPr>
          <w:p w14:paraId="54939C3F" w14:textId="28689699" w:rsidR="009C5CE1" w:rsidRPr="00ED7852" w:rsidRDefault="009C5CE1" w:rsidP="009C5CE1">
            <w:pPr>
              <w:jc w:val="center"/>
              <w:rPr>
                <w:b/>
                <w:bCs/>
              </w:rPr>
            </w:pPr>
            <w:r w:rsidRPr="00ED7852">
              <w:rPr>
                <w:b/>
                <w:bCs/>
              </w:rPr>
              <w:t>Inclusion Criteria</w:t>
            </w:r>
          </w:p>
        </w:tc>
        <w:tc>
          <w:tcPr>
            <w:tcW w:w="6555" w:type="dxa"/>
            <w:hideMark/>
          </w:tcPr>
          <w:p w14:paraId="08464420" w14:textId="77777777" w:rsidR="009C5CE1" w:rsidRPr="00ED7852" w:rsidRDefault="009C5CE1" w:rsidP="009C5CE1">
            <w:pPr>
              <w:jc w:val="center"/>
              <w:rPr>
                <w:b/>
                <w:bCs/>
              </w:rPr>
            </w:pPr>
            <w:r w:rsidRPr="00ED7852">
              <w:rPr>
                <w:b/>
                <w:bCs/>
              </w:rPr>
              <w:t>Reason</w:t>
            </w:r>
          </w:p>
        </w:tc>
      </w:tr>
      <w:tr w:rsidR="009C5CE1" w:rsidRPr="00ED7852" w14:paraId="0D8FF1A8" w14:textId="77777777" w:rsidTr="009C5CE1">
        <w:tc>
          <w:tcPr>
            <w:tcW w:w="0" w:type="auto"/>
            <w:hideMark/>
          </w:tcPr>
          <w:p w14:paraId="4A8CE80D" w14:textId="0918AE71" w:rsidR="009C5CE1" w:rsidRPr="00ED7852" w:rsidRDefault="009C5CE1" w:rsidP="009C5CE1">
            <w:r w:rsidRPr="00ED7852">
              <w:t>Focus on machine learning in signature</w:t>
            </w:r>
            <w:r w:rsidR="00786B70" w:rsidRPr="00ED7852">
              <w:t>s</w:t>
            </w:r>
            <w:r w:rsidRPr="00ED7852">
              <w:t xml:space="preserve"> identification</w:t>
            </w:r>
          </w:p>
        </w:tc>
        <w:tc>
          <w:tcPr>
            <w:tcW w:w="6555" w:type="dxa"/>
            <w:hideMark/>
          </w:tcPr>
          <w:p w14:paraId="4952EE62" w14:textId="02679ECE" w:rsidR="009C5CE1" w:rsidRPr="00ED7852" w:rsidRDefault="009C5CE1" w:rsidP="009C5CE1">
            <w:r w:rsidRPr="00ED7852">
              <w:t xml:space="preserve">Ensures that the paper contributes to the understanding of how machine learning </w:t>
            </w:r>
            <w:r w:rsidR="00082E2E" w:rsidRPr="00ED7852">
              <w:t>is</w:t>
            </w:r>
            <w:r w:rsidRPr="00ED7852">
              <w:t xml:space="preserve"> used in the identification of signatures, which is central to the review's aim.</w:t>
            </w:r>
          </w:p>
        </w:tc>
      </w:tr>
      <w:tr w:rsidR="009C5CE1" w:rsidRPr="00ED7852" w14:paraId="1DAF850F" w14:textId="77777777" w:rsidTr="009C5CE1">
        <w:tc>
          <w:tcPr>
            <w:tcW w:w="0" w:type="auto"/>
            <w:hideMark/>
          </w:tcPr>
          <w:p w14:paraId="66367B84" w14:textId="6734AB18" w:rsidR="009C5CE1" w:rsidRPr="00ED7852" w:rsidRDefault="009C5CE1" w:rsidP="009C5CE1">
            <w:r w:rsidRPr="00ED7852">
              <w:t xml:space="preserve">Focus on </w:t>
            </w:r>
            <w:r w:rsidR="00B80768" w:rsidRPr="00ED7852">
              <w:t>HS</w:t>
            </w:r>
            <w:r w:rsidR="00786B70" w:rsidRPr="00ED7852">
              <w:t>s</w:t>
            </w:r>
            <w:r w:rsidRPr="00ED7852">
              <w:t xml:space="preserve"> in tumour microenvironment</w:t>
            </w:r>
          </w:p>
        </w:tc>
        <w:tc>
          <w:tcPr>
            <w:tcW w:w="6555" w:type="dxa"/>
            <w:hideMark/>
          </w:tcPr>
          <w:p w14:paraId="10D6DB80" w14:textId="39E2644A" w:rsidR="009C5CE1" w:rsidRPr="00ED7852" w:rsidRDefault="009C5CE1" w:rsidP="009C5CE1">
            <w:r w:rsidRPr="00ED7852">
              <w:t xml:space="preserve">Directly aligns with the review's objective to understand how </w:t>
            </w:r>
            <w:r w:rsidR="00B80768" w:rsidRPr="00ED7852">
              <w:t>HS</w:t>
            </w:r>
            <w:r w:rsidRPr="00ED7852">
              <w:t>s are identified in the context of tumour microenvironments.</w:t>
            </w:r>
          </w:p>
        </w:tc>
      </w:tr>
      <w:tr w:rsidR="009C5CE1" w:rsidRPr="00ED7852" w14:paraId="6FA8778F" w14:textId="77777777" w:rsidTr="009C5CE1">
        <w:tc>
          <w:tcPr>
            <w:tcW w:w="0" w:type="auto"/>
            <w:hideMark/>
          </w:tcPr>
          <w:p w14:paraId="719055D5" w14:textId="77777777" w:rsidR="009C5CE1" w:rsidRPr="00ED7852" w:rsidRDefault="009C5CE1" w:rsidP="009C5CE1">
            <w:r w:rsidRPr="00ED7852">
              <w:t>Development of signature conducted on real gene profiles</w:t>
            </w:r>
          </w:p>
        </w:tc>
        <w:tc>
          <w:tcPr>
            <w:tcW w:w="6555" w:type="dxa"/>
            <w:hideMark/>
          </w:tcPr>
          <w:p w14:paraId="44CFB6E6" w14:textId="77777777" w:rsidR="009C5CE1" w:rsidRPr="00ED7852" w:rsidRDefault="009C5CE1" w:rsidP="009C5CE1">
            <w:r w:rsidRPr="00ED7852">
              <w:t>Ensures that the study's findings are based on empirical data, enhancing the practical applicability and relevance of the research.</w:t>
            </w:r>
          </w:p>
        </w:tc>
      </w:tr>
      <w:tr w:rsidR="009C5CE1" w:rsidRPr="00ED7852" w14:paraId="658B0044" w14:textId="77777777" w:rsidTr="009C5CE1">
        <w:tc>
          <w:tcPr>
            <w:tcW w:w="0" w:type="auto"/>
            <w:hideMark/>
          </w:tcPr>
          <w:p w14:paraId="2CFF9945" w14:textId="77777777" w:rsidR="009C5CE1" w:rsidRPr="00ED7852" w:rsidRDefault="009C5CE1" w:rsidP="009C5CE1">
            <w:r w:rsidRPr="00ED7852">
              <w:t>Validation of signature development</w:t>
            </w:r>
          </w:p>
        </w:tc>
        <w:tc>
          <w:tcPr>
            <w:tcW w:w="6555" w:type="dxa"/>
            <w:hideMark/>
          </w:tcPr>
          <w:p w14:paraId="0F3E568C" w14:textId="77777777" w:rsidR="009C5CE1" w:rsidRPr="00ED7852" w:rsidRDefault="009C5CE1" w:rsidP="009C5CE1">
            <w:r w:rsidRPr="00ED7852">
              <w:t>Validation of the developed signatures is crucial to ascertain their reliability and utility in real-world applications.</w:t>
            </w:r>
          </w:p>
        </w:tc>
      </w:tr>
      <w:tr w:rsidR="009C5CE1" w:rsidRPr="00ED7852" w14:paraId="14B5A311" w14:textId="77777777" w:rsidTr="00082E2E">
        <w:trPr>
          <w:trHeight w:val="223"/>
        </w:trPr>
        <w:tc>
          <w:tcPr>
            <w:tcW w:w="8926" w:type="dxa"/>
            <w:gridSpan w:val="2"/>
          </w:tcPr>
          <w:p w14:paraId="1AB45F38" w14:textId="45FA49B2" w:rsidR="009C5CE1" w:rsidRPr="00ED7852" w:rsidRDefault="009C5CE1" w:rsidP="009C5CE1"/>
        </w:tc>
      </w:tr>
      <w:tr w:rsidR="009C5CE1" w:rsidRPr="00ED7852" w14:paraId="30FFFAE1" w14:textId="77777777" w:rsidTr="009C5CE1">
        <w:tc>
          <w:tcPr>
            <w:tcW w:w="0" w:type="auto"/>
          </w:tcPr>
          <w:p w14:paraId="353DF5C5" w14:textId="2236636F" w:rsidR="009C5CE1" w:rsidRPr="00ED7852" w:rsidRDefault="009C5CE1" w:rsidP="00D33681">
            <w:pPr>
              <w:jc w:val="center"/>
              <w:rPr>
                <w:b/>
                <w:bCs/>
              </w:rPr>
            </w:pPr>
            <w:r w:rsidRPr="00ED7852">
              <w:rPr>
                <w:b/>
                <w:bCs/>
              </w:rPr>
              <w:t>Exclusion Criteria</w:t>
            </w:r>
          </w:p>
        </w:tc>
        <w:tc>
          <w:tcPr>
            <w:tcW w:w="6555" w:type="dxa"/>
          </w:tcPr>
          <w:p w14:paraId="1AEA7E67" w14:textId="24A803BE" w:rsidR="009C5CE1" w:rsidRPr="00ED7852" w:rsidRDefault="009C5CE1" w:rsidP="00D33681">
            <w:pPr>
              <w:jc w:val="center"/>
              <w:rPr>
                <w:b/>
                <w:bCs/>
              </w:rPr>
            </w:pPr>
            <w:r w:rsidRPr="00ED7852">
              <w:rPr>
                <w:b/>
                <w:bCs/>
              </w:rPr>
              <w:t>Reason</w:t>
            </w:r>
          </w:p>
        </w:tc>
      </w:tr>
      <w:tr w:rsidR="00B17547" w:rsidRPr="00ED7852" w14:paraId="53BB0BFB" w14:textId="77777777" w:rsidTr="00082E2E">
        <w:trPr>
          <w:trHeight w:val="670"/>
        </w:trPr>
        <w:tc>
          <w:tcPr>
            <w:tcW w:w="0" w:type="auto"/>
          </w:tcPr>
          <w:p w14:paraId="7B5CA453" w14:textId="63F4CDC6" w:rsidR="00B17547" w:rsidRPr="00ED7852" w:rsidRDefault="00082E2E" w:rsidP="009C5CE1">
            <w:r w:rsidRPr="00ED7852">
              <w:t xml:space="preserve">Using </w:t>
            </w:r>
            <w:r w:rsidR="00B17547" w:rsidRPr="00ED7852">
              <w:t>Statistic Method only (e.g., only Cox regression or multivariate analysis)</w:t>
            </w:r>
          </w:p>
        </w:tc>
        <w:tc>
          <w:tcPr>
            <w:tcW w:w="6555" w:type="dxa"/>
          </w:tcPr>
          <w:p w14:paraId="2C18EFFA" w14:textId="33E154B2" w:rsidR="00B17547" w:rsidRPr="00ED7852" w:rsidRDefault="00082E2E" w:rsidP="009C5CE1">
            <w:r w:rsidRPr="00ED7852">
              <w:t>Studies using statistic methods are not relevant to the specific focus on machine learning. This exclusion ensures the review concentrates on innovative, cutting-edge techniques.</w:t>
            </w:r>
          </w:p>
        </w:tc>
      </w:tr>
      <w:tr w:rsidR="009C5CE1" w:rsidRPr="00ED7852" w14:paraId="663EBCBB" w14:textId="77777777" w:rsidTr="009C5CE1">
        <w:tc>
          <w:tcPr>
            <w:tcW w:w="0" w:type="auto"/>
            <w:hideMark/>
          </w:tcPr>
          <w:p w14:paraId="173D6DBD" w14:textId="311555A4" w:rsidR="009C5CE1" w:rsidRPr="00ED7852" w:rsidRDefault="009C5CE1" w:rsidP="009C5CE1">
            <w:r w:rsidRPr="00ED7852">
              <w:t xml:space="preserve">Not focusing on </w:t>
            </w:r>
            <w:r w:rsidR="00B80768" w:rsidRPr="00ED7852">
              <w:t>HS</w:t>
            </w:r>
            <w:r w:rsidRPr="00ED7852">
              <w:t>s (e.g., immune signatures)</w:t>
            </w:r>
          </w:p>
        </w:tc>
        <w:tc>
          <w:tcPr>
            <w:tcW w:w="6555" w:type="dxa"/>
            <w:hideMark/>
          </w:tcPr>
          <w:p w14:paraId="7C8DC801" w14:textId="39C8F787" w:rsidR="009C5CE1" w:rsidRPr="00ED7852" w:rsidRDefault="009C5CE1" w:rsidP="009C5CE1">
            <w:r w:rsidRPr="00ED7852">
              <w:t xml:space="preserve">Studies focusing on other types of signatures are not relevant to the specific focus on </w:t>
            </w:r>
            <w:r w:rsidR="00B80768" w:rsidRPr="00ED7852">
              <w:t>HS</w:t>
            </w:r>
            <w:r w:rsidRPr="00ED7852">
              <w:t>s and thus fall outside the scope of the review.</w:t>
            </w:r>
          </w:p>
        </w:tc>
      </w:tr>
      <w:tr w:rsidR="009C5CE1" w:rsidRPr="00ED7852" w14:paraId="6B1B6075" w14:textId="77777777" w:rsidTr="009C5CE1">
        <w:tc>
          <w:tcPr>
            <w:tcW w:w="0" w:type="auto"/>
            <w:hideMark/>
          </w:tcPr>
          <w:p w14:paraId="0FDB4135" w14:textId="77777777" w:rsidR="009C5CE1" w:rsidRPr="00ED7852" w:rsidRDefault="009C5CE1" w:rsidP="009C5CE1">
            <w:r w:rsidRPr="00ED7852">
              <w:t>Not focusing on gene signatures (e.g., HIF)</w:t>
            </w:r>
          </w:p>
        </w:tc>
        <w:tc>
          <w:tcPr>
            <w:tcW w:w="6555" w:type="dxa"/>
            <w:hideMark/>
          </w:tcPr>
          <w:p w14:paraId="519F6610" w14:textId="641970BD" w:rsidR="009C5CE1" w:rsidRPr="00ED7852" w:rsidRDefault="009C5CE1" w:rsidP="009C5CE1">
            <w:r w:rsidRPr="00ED7852">
              <w:t xml:space="preserve">Studies not </w:t>
            </w:r>
            <w:r w:rsidR="00D33681" w:rsidRPr="00ED7852">
              <w:t>cantered</w:t>
            </w:r>
            <w:r w:rsidRPr="00ED7852">
              <w:t xml:space="preserve"> on gene signatures do not contribute to the understanding of transcriptomic </w:t>
            </w:r>
            <w:r w:rsidR="00B80768" w:rsidRPr="00ED7852">
              <w:t>HS</w:t>
            </w:r>
            <w:r w:rsidRPr="00ED7852">
              <w:t>s, which is the core interest of the review.</w:t>
            </w:r>
          </w:p>
        </w:tc>
      </w:tr>
      <w:tr w:rsidR="009C5CE1" w:rsidRPr="00ED7852" w14:paraId="2C36788C" w14:textId="77777777" w:rsidTr="009C5CE1">
        <w:tc>
          <w:tcPr>
            <w:tcW w:w="0" w:type="auto"/>
            <w:hideMark/>
          </w:tcPr>
          <w:p w14:paraId="145050E2" w14:textId="23B2209A" w:rsidR="009C5CE1" w:rsidRPr="00ED7852" w:rsidRDefault="009C5CE1" w:rsidP="009C5CE1">
            <w:r w:rsidRPr="00ED7852">
              <w:t>Non-</w:t>
            </w:r>
            <w:r w:rsidR="00D33681" w:rsidRPr="00ED7852">
              <w:t>tumour</w:t>
            </w:r>
            <w:r w:rsidRPr="00ED7852">
              <w:t xml:space="preserve"> studies (e.g., DSS-induced colitis)</w:t>
            </w:r>
          </w:p>
        </w:tc>
        <w:tc>
          <w:tcPr>
            <w:tcW w:w="6555" w:type="dxa"/>
            <w:hideMark/>
          </w:tcPr>
          <w:p w14:paraId="52DABAA0" w14:textId="104497DD" w:rsidR="009C5CE1" w:rsidRPr="00ED7852" w:rsidRDefault="009C5CE1" w:rsidP="009C5CE1">
            <w:r w:rsidRPr="00ED7852">
              <w:t xml:space="preserve">The review is specifically interested in </w:t>
            </w:r>
            <w:r w:rsidR="00D33681" w:rsidRPr="00ED7852">
              <w:t>tumour</w:t>
            </w:r>
            <w:r w:rsidRPr="00ED7852">
              <w:t xml:space="preserve">-related hypoxia, so studies on other </w:t>
            </w:r>
            <w:r w:rsidR="00D36FE9" w:rsidRPr="00ED7852">
              <w:t>diseases</w:t>
            </w:r>
            <w:r w:rsidRPr="00ED7852">
              <w:t xml:space="preserve"> are not within its scope.</w:t>
            </w:r>
          </w:p>
        </w:tc>
      </w:tr>
    </w:tbl>
    <w:p w14:paraId="66DB7E23" w14:textId="7DE4AE15" w:rsidR="008038FB" w:rsidRPr="00ED7852" w:rsidRDefault="00D33681" w:rsidP="001C6EDE">
      <w:pPr>
        <w:pStyle w:val="ListParagraph"/>
        <w:ind w:left="0"/>
      </w:pPr>
      <w:r w:rsidRPr="00ED7852">
        <w:t>Table 1. Inclusion and exclusion criteria</w:t>
      </w:r>
    </w:p>
    <w:p w14:paraId="5293C2AF" w14:textId="77777777" w:rsidR="00B80768" w:rsidRPr="00ED7852" w:rsidRDefault="00B80768" w:rsidP="00B80768">
      <w:pPr>
        <w:pStyle w:val="ListParagraph"/>
        <w:ind w:left="360"/>
      </w:pPr>
    </w:p>
    <w:p w14:paraId="615A32C9" w14:textId="282BA13D" w:rsidR="008038FB" w:rsidRPr="00ED7852" w:rsidRDefault="008038FB" w:rsidP="008038FB">
      <w:pPr>
        <w:pStyle w:val="ListParagraph"/>
        <w:numPr>
          <w:ilvl w:val="0"/>
          <w:numId w:val="1"/>
        </w:numPr>
      </w:pPr>
      <w:r w:rsidRPr="00ED7852">
        <w:t>Coding and Analysing</w:t>
      </w:r>
    </w:p>
    <w:p w14:paraId="5EBAECDD" w14:textId="208CF89D" w:rsidR="008038FB" w:rsidRPr="00ED7852" w:rsidRDefault="008038FB" w:rsidP="001C6EDE">
      <w:pPr>
        <w:pStyle w:val="ListParagraph"/>
        <w:numPr>
          <w:ilvl w:val="1"/>
          <w:numId w:val="2"/>
        </w:numPr>
        <w:ind w:left="360"/>
      </w:pPr>
      <w:r w:rsidRPr="00ED7852">
        <w:t>Data extraction</w:t>
      </w:r>
      <w:r w:rsidR="000A2C2B" w:rsidRPr="00ED7852">
        <w:t xml:space="preserve"> </w:t>
      </w:r>
      <w:r w:rsidR="00595D09" w:rsidRPr="00ED7852">
        <w:t xml:space="preserve">and Critical Appraisal </w:t>
      </w:r>
    </w:p>
    <w:p w14:paraId="76906337" w14:textId="1BDD42BE" w:rsidR="00D330F9" w:rsidRPr="00ED7852" w:rsidRDefault="00D330F9" w:rsidP="001C6EDE">
      <w:pPr>
        <w:pStyle w:val="ListParagraph"/>
        <w:ind w:left="0"/>
      </w:pPr>
      <w:r w:rsidRPr="00ED7852">
        <w:t xml:space="preserve">The data extraction strategy employed in this systematic review was meticulously designed based on the CHARMS checklist </w:t>
      </w:r>
      <w:r w:rsidRPr="00ED7852">
        <w:fldChar w:fldCharType="begin"/>
      </w:r>
      <w:r w:rsidRPr="00ED7852">
        <w:instrText xml:space="preserve"> ADDIN EN.CITE &lt;EndNote&gt;&lt;Cite&gt;&lt;Author&gt;Moons&lt;/Author&gt;&lt;Year&gt;2014&lt;/Year&gt;&lt;RecNum&gt;11&lt;/RecNum&gt;&lt;DisplayText&gt;(Moons et al., 2014)&lt;/DisplayText&gt;&lt;record&gt;&lt;rec-number&gt;11&lt;/rec-number&gt;&lt;foreign-keys&gt;&lt;key app="EN" db-id="wz5p09xxjrsa2aefsws5erx9xedwd52xwxe0" timestamp="1704403155"&gt;11&lt;/key&gt;&lt;/foreign-keys&gt;&lt;ref-type name="Journal Article"&gt;17&lt;/ref-type&gt;&lt;contributors&gt;&lt;authors&gt;&lt;author&gt;Moons, Karel G. M.&lt;/author&gt;&lt;author&gt;de Groot, Joris A. H.&lt;/author&gt;&lt;author&gt;Bouwmeester, Walter&lt;/author&gt;&lt;author&gt;Vergouwe, Yvonne&lt;/author&gt;&lt;author&gt;Mallett, Susan&lt;/author&gt;&lt;author&gt;Altman, Douglas G.&lt;/author&gt;&lt;author&gt;Reitsma, Johannes B.&lt;/author&gt;&lt;author&gt;Collins, Gary S.&lt;/author&gt;&lt;/authors&gt;&lt;/contributors&gt;&lt;titles&gt;&lt;title&gt;Critical Appraisal and Data Extraction for Systematic Reviews of Prediction Modelling Studies: The CHARMS Checklist&lt;/title&gt;&lt;secondary-title&gt;PLOS Medicine&lt;/secondary-title&gt;&lt;/titles&gt;&lt;periodical&gt;&lt;full-title&gt;PLOS Medicine&lt;/full-title&gt;&lt;/periodical&gt;&lt;pages&gt;e1001744&lt;/pages&gt;&lt;volume&gt;11&lt;/volume&gt;&lt;number&gt;10&lt;/number&gt;&lt;dates&gt;&lt;year&gt;2014&lt;/year&gt;&lt;/dates&gt;&lt;publisher&gt;Public Library of Science&lt;/publisher&gt;&lt;urls&gt;&lt;related-urls&gt;&lt;url&gt;https://doi.org/10.1371/journal.pmed.1001744&lt;/url&gt;&lt;/related-urls&gt;&lt;/urls&gt;&lt;electronic-resource-num&gt;10.1371/journal.pmed.1001744&lt;/electronic-resource-num&gt;&lt;/record&gt;&lt;/Cite&gt;&lt;/EndNote&gt;</w:instrText>
      </w:r>
      <w:r w:rsidRPr="00ED7852">
        <w:fldChar w:fldCharType="separate"/>
      </w:r>
      <w:r w:rsidRPr="00ED7852">
        <w:rPr>
          <w:noProof/>
        </w:rPr>
        <w:t>(Moons et al., 2014)</w:t>
      </w:r>
      <w:r w:rsidRPr="00ED7852">
        <w:fldChar w:fldCharType="end"/>
      </w:r>
      <w:r w:rsidRPr="00ED7852">
        <w:t>. This approach ensured that only terms relevant to the review's focus were included, with non-relevant terms being removed or adjusted appropriately. The extracted data was stored in a separate document for clarity and ease of analysis. Key data elements extracted included TUMOUR type, data source, data size, model development, performance, evaluation results, and interpretative and discussion data.</w:t>
      </w:r>
    </w:p>
    <w:p w14:paraId="1C3B2886" w14:textId="77777777" w:rsidR="00D330F9" w:rsidRPr="00ED7852" w:rsidRDefault="00D330F9" w:rsidP="001C6EDE">
      <w:pPr>
        <w:pStyle w:val="ListParagraph"/>
        <w:ind w:left="0"/>
      </w:pPr>
    </w:p>
    <w:p w14:paraId="1918C258" w14:textId="39A0564B" w:rsidR="00D330F9" w:rsidRPr="00ED7852" w:rsidRDefault="00D330F9" w:rsidP="001C6EDE">
      <w:pPr>
        <w:pStyle w:val="ListParagraph"/>
        <w:ind w:left="0"/>
      </w:pPr>
      <w:r w:rsidRPr="00ED7852">
        <w:t>The extracted data were then rigorously assessed by the author following the Critical Appraisal guidelines provided by the PROBAST tool</w:t>
      </w:r>
      <w:r w:rsidR="001F6798" w:rsidRPr="00ED7852">
        <w:t xml:space="preserve"> </w:t>
      </w:r>
      <w:r w:rsidR="00BD518D" w:rsidRPr="00ED7852">
        <w:fldChar w:fldCharType="begin"/>
      </w:r>
      <w:r w:rsidR="00BD518D" w:rsidRPr="00ED7852">
        <w:instrText xml:space="preserve"> ADDIN EN.CITE &lt;EndNote&gt;&lt;Cite&gt;&lt;Author&gt;Wolff&lt;/Author&gt;&lt;Year&gt;2019&lt;/Year&gt;&lt;RecNum&gt;12&lt;/RecNum&gt;&lt;DisplayText&gt;(Wolff et al., 2019)&lt;/DisplayText&gt;&lt;record&gt;&lt;rec-number&gt;12&lt;/rec-number&gt;&lt;foreign-keys&gt;&lt;key app="EN" db-id="wz5p09xxjrsa2aefsws5erx9xedwd52xwxe0" timestamp="1704410636"&gt;12&lt;/key&gt;&lt;/foreign-keys&gt;&lt;ref-type name="Journal Article"&gt;17&lt;/ref-type&gt;&lt;contributors&gt;&lt;authors&gt;&lt;author&gt;Wolff, Robert F.&lt;/author&gt;&lt;author&gt;Moons, Karel G. M.&lt;/author&gt;&lt;author&gt;Riley, Richard D.&lt;/author&gt;&lt;author&gt;Whiting, Penny F.&lt;/author&gt;&lt;author&gt;Westwood, Marie&lt;/author&gt;&lt;author&gt;Collins, Gary S.&lt;/author&gt;&lt;author&gt;Reitsma, Johannes B.&lt;/author&gt;&lt;author&gt;Kleijnen, Jos&lt;/author&gt;&lt;author&gt;Mallett, Sue&lt;/author&gt;&lt;/authors&gt;&lt;/contributors&gt;&lt;titles&gt;&lt;title&gt;PROBAST: A Tool to Assess the Risk of Bias and Applicability of Prediction Model Studies&lt;/title&gt;&lt;secondary-title&gt;Annals of Internal Medicine&lt;/secondary-title&gt;&lt;/titles&gt;&lt;periodical&gt;&lt;full-title&gt;Annals of Internal Medicine&lt;/full-title&gt;&lt;/periodical&gt;&lt;pages&gt;51-58&lt;/pages&gt;&lt;volume&gt;170&lt;/volume&gt;&lt;number&gt;1&lt;/number&gt;&lt;dates&gt;&lt;year&gt;2019&lt;/year&gt;&lt;pub-dates&gt;&lt;date&gt;2019/01/01&lt;/date&gt;&lt;/pub-dates&gt;&lt;/dates&gt;&lt;publisher&gt;American College of Physicians&lt;/publisher&gt;&lt;isbn&gt;0003-4819&lt;/isbn&gt;&lt;urls&gt;&lt;related-urls&gt;&lt;url&gt;https://www.acpjournals.org/doi/abs/10.7326/M18-1376&lt;/url&gt;&lt;/related-urls&gt;&lt;/urls&gt;&lt;electronic-resource-num&gt;10.7326/M18-1376&lt;/electronic-resource-num&gt;&lt;access-date&gt;2024/01/04&lt;/access-date&gt;&lt;/record&gt;&lt;/Cite&gt;&lt;/EndNote&gt;</w:instrText>
      </w:r>
      <w:r w:rsidR="00BD518D" w:rsidRPr="00ED7852">
        <w:fldChar w:fldCharType="separate"/>
      </w:r>
      <w:r w:rsidR="00BD518D" w:rsidRPr="00ED7852">
        <w:rPr>
          <w:noProof/>
        </w:rPr>
        <w:t>(Wolff et al., 2019)</w:t>
      </w:r>
      <w:r w:rsidR="00BD518D" w:rsidRPr="00ED7852">
        <w:fldChar w:fldCharType="end"/>
      </w:r>
      <w:r w:rsidRPr="00ED7852">
        <w:t>. This appraisal aimed to evaluate the risk of bias and the applicability of the studies included in the review.</w:t>
      </w:r>
    </w:p>
    <w:p w14:paraId="5DCADF08" w14:textId="77777777" w:rsidR="00D330F9" w:rsidRPr="00ED7852" w:rsidRDefault="00D330F9" w:rsidP="001C6EDE">
      <w:pPr>
        <w:pStyle w:val="ListParagraph"/>
        <w:ind w:left="0"/>
      </w:pPr>
    </w:p>
    <w:p w14:paraId="51EC5011" w14:textId="4B528665" w:rsidR="00D330F9" w:rsidRPr="00ED7852" w:rsidRDefault="00D330F9" w:rsidP="001C6EDE">
      <w:pPr>
        <w:pStyle w:val="ListParagraph"/>
        <w:ind w:left="0"/>
      </w:pPr>
      <w:r w:rsidRPr="00ED7852">
        <w:lastRenderedPageBreak/>
        <w:t xml:space="preserve">The critical appraisal process revealed a significant level of bias within the studies: approximately </w:t>
      </w:r>
      <w:r w:rsidR="00F64E9A">
        <w:t>40</w:t>
      </w:r>
      <w:r w:rsidRPr="00ED7852">
        <w:t xml:space="preserve">% were found to have a high risk of bias, with </w:t>
      </w:r>
      <w:r w:rsidR="00F64E9A">
        <w:t>30</w:t>
      </w:r>
      <w:r w:rsidRPr="00ED7852">
        <w:t>% demonstrating significant concerns regarding applicability. Notably, the most substantial risk of bias was concentrated in the domains of data and analysis assessment.</w:t>
      </w:r>
    </w:p>
    <w:p w14:paraId="217AD732" w14:textId="0319E092" w:rsidR="00595D09" w:rsidRPr="00ED7852" w:rsidRDefault="00595D09" w:rsidP="00DA770E">
      <w:pPr>
        <w:pStyle w:val="ListParagraph"/>
        <w:ind w:left="1080"/>
      </w:pPr>
    </w:p>
    <w:tbl>
      <w:tblPr>
        <w:tblW w:w="9460" w:type="dxa"/>
        <w:tblLook w:val="04A0" w:firstRow="1" w:lastRow="0" w:firstColumn="1" w:lastColumn="0" w:noHBand="0" w:noVBand="1"/>
      </w:tblPr>
      <w:tblGrid>
        <w:gridCol w:w="2620"/>
        <w:gridCol w:w="760"/>
        <w:gridCol w:w="760"/>
        <w:gridCol w:w="760"/>
        <w:gridCol w:w="760"/>
        <w:gridCol w:w="760"/>
        <w:gridCol w:w="760"/>
        <w:gridCol w:w="760"/>
        <w:gridCol w:w="760"/>
        <w:gridCol w:w="760"/>
      </w:tblGrid>
      <w:tr w:rsidR="00C5574B" w:rsidRPr="00C5574B" w14:paraId="270778BF" w14:textId="77777777" w:rsidTr="00C5574B">
        <w:trPr>
          <w:trHeight w:val="330"/>
        </w:trPr>
        <w:tc>
          <w:tcPr>
            <w:tcW w:w="2620" w:type="dxa"/>
            <w:vMerge w:val="restart"/>
            <w:tcBorders>
              <w:top w:val="single" w:sz="4" w:space="0" w:color="auto"/>
              <w:left w:val="nil"/>
              <w:bottom w:val="single" w:sz="4" w:space="0" w:color="000000"/>
              <w:right w:val="single" w:sz="8" w:space="0" w:color="auto"/>
            </w:tcBorders>
            <w:shd w:val="clear" w:color="000000" w:fill="E7E6E6"/>
            <w:vAlign w:val="center"/>
            <w:hideMark/>
          </w:tcPr>
          <w:p w14:paraId="06E14FB8" w14:textId="77777777" w:rsidR="00C5574B" w:rsidRPr="00C5574B" w:rsidRDefault="00C5574B" w:rsidP="00C5574B">
            <w:pPr>
              <w:spacing w:after="0" w:line="240" w:lineRule="auto"/>
              <w:jc w:val="center"/>
              <w:rPr>
                <w:rFonts w:ascii="Calibri Light" w:eastAsia="Times New Roman" w:hAnsi="Calibri Light" w:cs="Calibri Light"/>
                <w:b/>
                <w:bCs/>
                <w:kern w:val="0"/>
                <w:sz w:val="18"/>
                <w:szCs w:val="18"/>
                <w14:ligatures w14:val="none"/>
              </w:rPr>
            </w:pPr>
            <w:r w:rsidRPr="00C5574B">
              <w:rPr>
                <w:rFonts w:ascii="Calibri Light" w:eastAsia="Times New Roman" w:hAnsi="Calibri Light" w:cs="Calibri Light"/>
                <w:b/>
                <w:bCs/>
                <w:kern w:val="0"/>
                <w:sz w:val="18"/>
                <w:szCs w:val="18"/>
                <w14:ligatures w14:val="none"/>
              </w:rPr>
              <w:t>Author, Year</w:t>
            </w:r>
          </w:p>
        </w:tc>
        <w:tc>
          <w:tcPr>
            <w:tcW w:w="3040" w:type="dxa"/>
            <w:gridSpan w:val="4"/>
            <w:tcBorders>
              <w:top w:val="single" w:sz="4" w:space="0" w:color="auto"/>
              <w:left w:val="nil"/>
              <w:bottom w:val="nil"/>
              <w:right w:val="single" w:sz="8" w:space="0" w:color="000000"/>
            </w:tcBorders>
            <w:shd w:val="clear" w:color="000000" w:fill="E7E6E6"/>
            <w:vAlign w:val="center"/>
            <w:hideMark/>
          </w:tcPr>
          <w:p w14:paraId="0CBBECF6" w14:textId="77777777" w:rsidR="00C5574B" w:rsidRPr="00C5574B" w:rsidRDefault="00C5574B" w:rsidP="00C5574B">
            <w:pPr>
              <w:spacing w:after="0" w:line="240" w:lineRule="auto"/>
              <w:jc w:val="center"/>
              <w:rPr>
                <w:rFonts w:ascii="Calibri Light" w:eastAsia="Times New Roman" w:hAnsi="Calibri Light" w:cs="Calibri Light"/>
                <w:b/>
                <w:bCs/>
                <w:kern w:val="0"/>
                <w:sz w:val="18"/>
                <w:szCs w:val="18"/>
                <w14:ligatures w14:val="none"/>
              </w:rPr>
            </w:pPr>
            <w:r w:rsidRPr="00C5574B">
              <w:rPr>
                <w:rFonts w:ascii="Calibri Light" w:eastAsia="Times New Roman" w:hAnsi="Calibri Light" w:cs="Calibri Light"/>
                <w:b/>
                <w:bCs/>
                <w:kern w:val="0"/>
                <w:sz w:val="18"/>
                <w:szCs w:val="18"/>
                <w14:ligatures w14:val="none"/>
              </w:rPr>
              <w:t>Risk of Bias</w:t>
            </w:r>
          </w:p>
        </w:tc>
        <w:tc>
          <w:tcPr>
            <w:tcW w:w="2280" w:type="dxa"/>
            <w:gridSpan w:val="3"/>
            <w:tcBorders>
              <w:top w:val="single" w:sz="4" w:space="0" w:color="auto"/>
              <w:left w:val="nil"/>
              <w:bottom w:val="nil"/>
              <w:right w:val="single" w:sz="8" w:space="0" w:color="000000"/>
            </w:tcBorders>
            <w:shd w:val="clear" w:color="000000" w:fill="E7E6E6"/>
            <w:vAlign w:val="center"/>
            <w:hideMark/>
          </w:tcPr>
          <w:p w14:paraId="207E45CD" w14:textId="77777777" w:rsidR="00C5574B" w:rsidRPr="00C5574B" w:rsidRDefault="00C5574B" w:rsidP="00C5574B">
            <w:pPr>
              <w:spacing w:after="0" w:line="240" w:lineRule="auto"/>
              <w:jc w:val="center"/>
              <w:rPr>
                <w:rFonts w:ascii="Calibri Light" w:eastAsia="Times New Roman" w:hAnsi="Calibri Light" w:cs="Calibri Light"/>
                <w:b/>
                <w:bCs/>
                <w:kern w:val="0"/>
                <w:sz w:val="18"/>
                <w:szCs w:val="18"/>
                <w14:ligatures w14:val="none"/>
              </w:rPr>
            </w:pPr>
            <w:r w:rsidRPr="00C5574B">
              <w:rPr>
                <w:rFonts w:ascii="Calibri Light" w:eastAsia="Times New Roman" w:hAnsi="Calibri Light" w:cs="Calibri Light"/>
                <w:b/>
                <w:bCs/>
                <w:kern w:val="0"/>
                <w:sz w:val="18"/>
                <w:szCs w:val="18"/>
                <w14:ligatures w14:val="none"/>
              </w:rPr>
              <w:t>Applicability</w:t>
            </w:r>
          </w:p>
        </w:tc>
        <w:tc>
          <w:tcPr>
            <w:tcW w:w="1520" w:type="dxa"/>
            <w:gridSpan w:val="2"/>
            <w:tcBorders>
              <w:top w:val="single" w:sz="4" w:space="0" w:color="auto"/>
              <w:left w:val="nil"/>
              <w:bottom w:val="nil"/>
              <w:right w:val="double" w:sz="6" w:space="0" w:color="auto"/>
            </w:tcBorders>
            <w:shd w:val="clear" w:color="000000" w:fill="E7E6E6"/>
            <w:vAlign w:val="center"/>
            <w:hideMark/>
          </w:tcPr>
          <w:p w14:paraId="2748984D" w14:textId="77777777" w:rsidR="00C5574B" w:rsidRPr="00C5574B" w:rsidRDefault="00C5574B" w:rsidP="00C5574B">
            <w:pPr>
              <w:spacing w:after="0" w:line="240" w:lineRule="auto"/>
              <w:jc w:val="center"/>
              <w:rPr>
                <w:rFonts w:ascii="Calibri Light" w:eastAsia="Times New Roman" w:hAnsi="Calibri Light" w:cs="Calibri Light"/>
                <w:b/>
                <w:bCs/>
                <w:kern w:val="0"/>
                <w:sz w:val="18"/>
                <w:szCs w:val="18"/>
                <w14:ligatures w14:val="none"/>
              </w:rPr>
            </w:pPr>
            <w:r w:rsidRPr="00C5574B">
              <w:rPr>
                <w:rFonts w:ascii="Calibri Light" w:eastAsia="Times New Roman" w:hAnsi="Calibri Light" w:cs="Calibri Light"/>
                <w:b/>
                <w:bCs/>
                <w:kern w:val="0"/>
                <w:sz w:val="18"/>
                <w:szCs w:val="18"/>
                <w14:ligatures w14:val="none"/>
              </w:rPr>
              <w:t xml:space="preserve">Overall </w:t>
            </w:r>
          </w:p>
        </w:tc>
      </w:tr>
      <w:tr w:rsidR="00C5574B" w:rsidRPr="00C5574B" w14:paraId="329AF774" w14:textId="77777777" w:rsidTr="00C5574B">
        <w:trPr>
          <w:trHeight w:val="1500"/>
        </w:trPr>
        <w:tc>
          <w:tcPr>
            <w:tcW w:w="2620" w:type="dxa"/>
            <w:vMerge/>
            <w:tcBorders>
              <w:top w:val="single" w:sz="4" w:space="0" w:color="auto"/>
              <w:left w:val="nil"/>
              <w:bottom w:val="single" w:sz="4" w:space="0" w:color="000000"/>
              <w:right w:val="single" w:sz="8" w:space="0" w:color="auto"/>
            </w:tcBorders>
            <w:vAlign w:val="center"/>
            <w:hideMark/>
          </w:tcPr>
          <w:p w14:paraId="64B008C2" w14:textId="77777777" w:rsidR="00C5574B" w:rsidRPr="00C5574B" w:rsidRDefault="00C5574B" w:rsidP="00C5574B">
            <w:pPr>
              <w:spacing w:after="0" w:line="240" w:lineRule="auto"/>
              <w:rPr>
                <w:rFonts w:ascii="Calibri Light" w:eastAsia="Times New Roman" w:hAnsi="Calibri Light" w:cs="Calibri Light"/>
                <w:b/>
                <w:bCs/>
                <w:kern w:val="0"/>
                <w:sz w:val="18"/>
                <w:szCs w:val="18"/>
                <w14:ligatures w14:val="none"/>
              </w:rPr>
            </w:pPr>
          </w:p>
        </w:tc>
        <w:tc>
          <w:tcPr>
            <w:tcW w:w="760" w:type="dxa"/>
            <w:tcBorders>
              <w:top w:val="single" w:sz="4" w:space="0" w:color="auto"/>
              <w:left w:val="nil"/>
              <w:bottom w:val="single" w:sz="4" w:space="0" w:color="auto"/>
              <w:right w:val="nil"/>
            </w:tcBorders>
            <w:shd w:val="clear" w:color="000000" w:fill="E7E6E6"/>
            <w:textDirection w:val="btLr"/>
            <w:vAlign w:val="bottom"/>
            <w:hideMark/>
          </w:tcPr>
          <w:p w14:paraId="504CDE5B" w14:textId="77777777" w:rsidR="00C5574B" w:rsidRPr="00C5574B" w:rsidRDefault="00C5574B" w:rsidP="00C5574B">
            <w:pPr>
              <w:spacing w:after="0" w:line="240" w:lineRule="auto"/>
              <w:jc w:val="center"/>
              <w:rPr>
                <w:rFonts w:ascii="Calibri Light" w:eastAsia="Times New Roman" w:hAnsi="Calibri Light" w:cs="Calibri Light"/>
                <w:kern w:val="0"/>
                <w:sz w:val="20"/>
                <w:szCs w:val="20"/>
                <w14:ligatures w14:val="none"/>
              </w:rPr>
            </w:pPr>
            <w:r w:rsidRPr="00C5574B">
              <w:rPr>
                <w:rFonts w:ascii="Calibri Light" w:eastAsia="Times New Roman" w:hAnsi="Calibri Light" w:cs="Calibri Light"/>
                <w:kern w:val="0"/>
                <w:sz w:val="20"/>
                <w:szCs w:val="20"/>
                <w14:ligatures w14:val="none"/>
              </w:rPr>
              <w:t xml:space="preserve"> 1. Participants</w:t>
            </w:r>
          </w:p>
        </w:tc>
        <w:tc>
          <w:tcPr>
            <w:tcW w:w="760" w:type="dxa"/>
            <w:tcBorders>
              <w:top w:val="single" w:sz="4" w:space="0" w:color="auto"/>
              <w:left w:val="nil"/>
              <w:bottom w:val="single" w:sz="4" w:space="0" w:color="auto"/>
              <w:right w:val="nil"/>
            </w:tcBorders>
            <w:shd w:val="clear" w:color="000000" w:fill="E7E6E6"/>
            <w:textDirection w:val="btLr"/>
            <w:vAlign w:val="bottom"/>
            <w:hideMark/>
          </w:tcPr>
          <w:p w14:paraId="2FFB27C5" w14:textId="77777777" w:rsidR="00C5574B" w:rsidRPr="00C5574B" w:rsidRDefault="00C5574B" w:rsidP="00C5574B">
            <w:pPr>
              <w:spacing w:after="0" w:line="240" w:lineRule="auto"/>
              <w:jc w:val="center"/>
              <w:rPr>
                <w:rFonts w:ascii="Calibri Light" w:eastAsia="Times New Roman" w:hAnsi="Calibri Light" w:cs="Calibri Light"/>
                <w:kern w:val="0"/>
                <w:sz w:val="20"/>
                <w:szCs w:val="20"/>
                <w14:ligatures w14:val="none"/>
              </w:rPr>
            </w:pPr>
            <w:r w:rsidRPr="00C5574B">
              <w:rPr>
                <w:rFonts w:ascii="Calibri Light" w:eastAsia="Times New Roman" w:hAnsi="Calibri Light" w:cs="Calibri Light"/>
                <w:kern w:val="0"/>
                <w:sz w:val="20"/>
                <w:szCs w:val="20"/>
                <w14:ligatures w14:val="none"/>
              </w:rPr>
              <w:t xml:space="preserve"> 2. Predictors</w:t>
            </w:r>
          </w:p>
        </w:tc>
        <w:tc>
          <w:tcPr>
            <w:tcW w:w="760" w:type="dxa"/>
            <w:tcBorders>
              <w:top w:val="single" w:sz="4" w:space="0" w:color="auto"/>
              <w:left w:val="nil"/>
              <w:bottom w:val="single" w:sz="4" w:space="0" w:color="auto"/>
              <w:right w:val="nil"/>
            </w:tcBorders>
            <w:shd w:val="clear" w:color="000000" w:fill="E7E6E6"/>
            <w:textDirection w:val="btLr"/>
            <w:vAlign w:val="bottom"/>
            <w:hideMark/>
          </w:tcPr>
          <w:p w14:paraId="51317AD2" w14:textId="77777777" w:rsidR="00C5574B" w:rsidRPr="00C5574B" w:rsidRDefault="00C5574B" w:rsidP="00C5574B">
            <w:pPr>
              <w:spacing w:after="0" w:line="240" w:lineRule="auto"/>
              <w:jc w:val="center"/>
              <w:rPr>
                <w:rFonts w:ascii="Calibri Light" w:eastAsia="Times New Roman" w:hAnsi="Calibri Light" w:cs="Calibri Light"/>
                <w:kern w:val="0"/>
                <w:sz w:val="20"/>
                <w:szCs w:val="20"/>
                <w14:ligatures w14:val="none"/>
              </w:rPr>
            </w:pPr>
            <w:r w:rsidRPr="00C5574B">
              <w:rPr>
                <w:rFonts w:ascii="Calibri Light" w:eastAsia="Times New Roman" w:hAnsi="Calibri Light" w:cs="Calibri Light"/>
                <w:kern w:val="0"/>
                <w:sz w:val="20"/>
                <w:szCs w:val="20"/>
                <w14:ligatures w14:val="none"/>
              </w:rPr>
              <w:t xml:space="preserve"> 3. Outcome</w:t>
            </w:r>
          </w:p>
        </w:tc>
        <w:tc>
          <w:tcPr>
            <w:tcW w:w="760" w:type="dxa"/>
            <w:tcBorders>
              <w:top w:val="single" w:sz="4" w:space="0" w:color="auto"/>
              <w:left w:val="nil"/>
              <w:bottom w:val="single" w:sz="4" w:space="0" w:color="auto"/>
              <w:right w:val="single" w:sz="8" w:space="0" w:color="auto"/>
            </w:tcBorders>
            <w:shd w:val="clear" w:color="000000" w:fill="E7E6E6"/>
            <w:textDirection w:val="btLr"/>
            <w:vAlign w:val="bottom"/>
            <w:hideMark/>
          </w:tcPr>
          <w:p w14:paraId="7241A45A" w14:textId="77777777" w:rsidR="00C5574B" w:rsidRPr="00C5574B" w:rsidRDefault="00C5574B" w:rsidP="00C5574B">
            <w:pPr>
              <w:spacing w:after="0" w:line="240" w:lineRule="auto"/>
              <w:jc w:val="center"/>
              <w:rPr>
                <w:rFonts w:ascii="Calibri Light" w:eastAsia="Times New Roman" w:hAnsi="Calibri Light" w:cs="Calibri Light"/>
                <w:kern w:val="0"/>
                <w:sz w:val="20"/>
                <w:szCs w:val="20"/>
                <w14:ligatures w14:val="none"/>
              </w:rPr>
            </w:pPr>
            <w:r w:rsidRPr="00C5574B">
              <w:rPr>
                <w:rFonts w:ascii="Calibri Light" w:eastAsia="Times New Roman" w:hAnsi="Calibri Light" w:cs="Calibri Light"/>
                <w:kern w:val="0"/>
                <w:sz w:val="20"/>
                <w:szCs w:val="20"/>
                <w14:ligatures w14:val="none"/>
              </w:rPr>
              <w:t xml:space="preserve"> 4. Analysis</w:t>
            </w:r>
          </w:p>
        </w:tc>
        <w:tc>
          <w:tcPr>
            <w:tcW w:w="760" w:type="dxa"/>
            <w:tcBorders>
              <w:top w:val="single" w:sz="4" w:space="0" w:color="auto"/>
              <w:left w:val="nil"/>
              <w:bottom w:val="single" w:sz="4" w:space="0" w:color="auto"/>
              <w:right w:val="nil"/>
            </w:tcBorders>
            <w:shd w:val="clear" w:color="000000" w:fill="E7E6E6"/>
            <w:textDirection w:val="btLr"/>
            <w:vAlign w:val="bottom"/>
            <w:hideMark/>
          </w:tcPr>
          <w:p w14:paraId="5B4AF745" w14:textId="77777777" w:rsidR="00C5574B" w:rsidRPr="00C5574B" w:rsidRDefault="00C5574B" w:rsidP="00C5574B">
            <w:pPr>
              <w:spacing w:after="0" w:line="240" w:lineRule="auto"/>
              <w:jc w:val="center"/>
              <w:rPr>
                <w:rFonts w:ascii="Calibri Light" w:eastAsia="Times New Roman" w:hAnsi="Calibri Light" w:cs="Calibri Light"/>
                <w:kern w:val="0"/>
                <w:sz w:val="20"/>
                <w:szCs w:val="20"/>
                <w14:ligatures w14:val="none"/>
              </w:rPr>
            </w:pPr>
            <w:r w:rsidRPr="00C5574B">
              <w:rPr>
                <w:rFonts w:ascii="Calibri Light" w:eastAsia="Times New Roman" w:hAnsi="Calibri Light" w:cs="Calibri Light"/>
                <w:kern w:val="0"/>
                <w:sz w:val="20"/>
                <w:szCs w:val="20"/>
                <w14:ligatures w14:val="none"/>
              </w:rPr>
              <w:t xml:space="preserve"> 1. Participants</w:t>
            </w:r>
          </w:p>
        </w:tc>
        <w:tc>
          <w:tcPr>
            <w:tcW w:w="760" w:type="dxa"/>
            <w:tcBorders>
              <w:top w:val="single" w:sz="4" w:space="0" w:color="auto"/>
              <w:left w:val="nil"/>
              <w:bottom w:val="single" w:sz="4" w:space="0" w:color="auto"/>
              <w:right w:val="nil"/>
            </w:tcBorders>
            <w:shd w:val="clear" w:color="000000" w:fill="E7E6E6"/>
            <w:textDirection w:val="btLr"/>
            <w:vAlign w:val="bottom"/>
            <w:hideMark/>
          </w:tcPr>
          <w:p w14:paraId="65FD0587" w14:textId="77777777" w:rsidR="00C5574B" w:rsidRPr="00C5574B" w:rsidRDefault="00C5574B" w:rsidP="00C5574B">
            <w:pPr>
              <w:spacing w:after="0" w:line="240" w:lineRule="auto"/>
              <w:jc w:val="center"/>
              <w:rPr>
                <w:rFonts w:ascii="Calibri Light" w:eastAsia="Times New Roman" w:hAnsi="Calibri Light" w:cs="Calibri Light"/>
                <w:kern w:val="0"/>
                <w:sz w:val="20"/>
                <w:szCs w:val="20"/>
                <w14:ligatures w14:val="none"/>
              </w:rPr>
            </w:pPr>
            <w:r w:rsidRPr="00C5574B">
              <w:rPr>
                <w:rFonts w:ascii="Calibri Light" w:eastAsia="Times New Roman" w:hAnsi="Calibri Light" w:cs="Calibri Light"/>
                <w:kern w:val="0"/>
                <w:sz w:val="20"/>
                <w:szCs w:val="20"/>
                <w14:ligatures w14:val="none"/>
              </w:rPr>
              <w:t xml:space="preserve"> 2. Predictors</w:t>
            </w:r>
          </w:p>
        </w:tc>
        <w:tc>
          <w:tcPr>
            <w:tcW w:w="760" w:type="dxa"/>
            <w:tcBorders>
              <w:top w:val="single" w:sz="4" w:space="0" w:color="auto"/>
              <w:left w:val="nil"/>
              <w:bottom w:val="single" w:sz="4" w:space="0" w:color="auto"/>
              <w:right w:val="single" w:sz="8" w:space="0" w:color="auto"/>
            </w:tcBorders>
            <w:shd w:val="clear" w:color="000000" w:fill="E7E6E6"/>
            <w:textDirection w:val="btLr"/>
            <w:vAlign w:val="bottom"/>
            <w:hideMark/>
          </w:tcPr>
          <w:p w14:paraId="36CA08B9" w14:textId="77777777" w:rsidR="00C5574B" w:rsidRPr="00C5574B" w:rsidRDefault="00C5574B" w:rsidP="00C5574B">
            <w:pPr>
              <w:spacing w:after="0" w:line="240" w:lineRule="auto"/>
              <w:jc w:val="center"/>
              <w:rPr>
                <w:rFonts w:ascii="Calibri Light" w:eastAsia="Times New Roman" w:hAnsi="Calibri Light" w:cs="Calibri Light"/>
                <w:kern w:val="0"/>
                <w:sz w:val="20"/>
                <w:szCs w:val="20"/>
                <w14:ligatures w14:val="none"/>
              </w:rPr>
            </w:pPr>
            <w:r w:rsidRPr="00C5574B">
              <w:rPr>
                <w:rFonts w:ascii="Calibri Light" w:eastAsia="Times New Roman" w:hAnsi="Calibri Light" w:cs="Calibri Light"/>
                <w:kern w:val="0"/>
                <w:sz w:val="20"/>
                <w:szCs w:val="20"/>
                <w14:ligatures w14:val="none"/>
              </w:rPr>
              <w:t xml:space="preserve"> 3. Outcome</w:t>
            </w:r>
          </w:p>
        </w:tc>
        <w:tc>
          <w:tcPr>
            <w:tcW w:w="760" w:type="dxa"/>
            <w:tcBorders>
              <w:top w:val="single" w:sz="4" w:space="0" w:color="auto"/>
              <w:left w:val="nil"/>
              <w:bottom w:val="single" w:sz="4" w:space="0" w:color="auto"/>
              <w:right w:val="single" w:sz="8" w:space="0" w:color="auto"/>
            </w:tcBorders>
            <w:shd w:val="clear" w:color="000000" w:fill="E7E6E6"/>
            <w:textDirection w:val="btLr"/>
            <w:vAlign w:val="bottom"/>
            <w:hideMark/>
          </w:tcPr>
          <w:p w14:paraId="7FBD84A2" w14:textId="77777777" w:rsidR="00C5574B" w:rsidRPr="00C5574B" w:rsidRDefault="00C5574B" w:rsidP="00C5574B">
            <w:pPr>
              <w:spacing w:after="0" w:line="240" w:lineRule="auto"/>
              <w:jc w:val="center"/>
              <w:rPr>
                <w:rFonts w:ascii="Calibri Light" w:eastAsia="Times New Roman" w:hAnsi="Calibri Light" w:cs="Calibri Light"/>
                <w:b/>
                <w:bCs/>
                <w:kern w:val="0"/>
                <w:sz w:val="20"/>
                <w:szCs w:val="20"/>
                <w14:ligatures w14:val="none"/>
              </w:rPr>
            </w:pPr>
            <w:r w:rsidRPr="00C5574B">
              <w:rPr>
                <w:rFonts w:ascii="Calibri Light" w:eastAsia="Times New Roman" w:hAnsi="Calibri Light" w:cs="Calibri Light"/>
                <w:b/>
                <w:bCs/>
                <w:kern w:val="0"/>
                <w:sz w:val="20"/>
                <w:szCs w:val="20"/>
                <w14:ligatures w14:val="none"/>
              </w:rPr>
              <w:t xml:space="preserve"> Risk of Bias</w:t>
            </w:r>
          </w:p>
        </w:tc>
        <w:tc>
          <w:tcPr>
            <w:tcW w:w="760" w:type="dxa"/>
            <w:tcBorders>
              <w:top w:val="single" w:sz="4" w:space="0" w:color="auto"/>
              <w:left w:val="nil"/>
              <w:bottom w:val="single" w:sz="4" w:space="0" w:color="auto"/>
              <w:right w:val="nil"/>
            </w:tcBorders>
            <w:shd w:val="clear" w:color="000000" w:fill="E7E6E6"/>
            <w:textDirection w:val="btLr"/>
            <w:vAlign w:val="bottom"/>
            <w:hideMark/>
          </w:tcPr>
          <w:p w14:paraId="24963C7B" w14:textId="77777777" w:rsidR="00C5574B" w:rsidRPr="00C5574B" w:rsidRDefault="00C5574B" w:rsidP="00C5574B">
            <w:pPr>
              <w:spacing w:after="0" w:line="240" w:lineRule="auto"/>
              <w:jc w:val="center"/>
              <w:rPr>
                <w:rFonts w:ascii="Calibri Light" w:eastAsia="Times New Roman" w:hAnsi="Calibri Light" w:cs="Calibri Light"/>
                <w:b/>
                <w:bCs/>
                <w:kern w:val="0"/>
                <w:sz w:val="20"/>
                <w:szCs w:val="20"/>
                <w14:ligatures w14:val="none"/>
              </w:rPr>
            </w:pPr>
            <w:r w:rsidRPr="00C5574B">
              <w:rPr>
                <w:rFonts w:ascii="Calibri Light" w:eastAsia="Times New Roman" w:hAnsi="Calibri Light" w:cs="Calibri Light"/>
                <w:b/>
                <w:bCs/>
                <w:kern w:val="0"/>
                <w:sz w:val="20"/>
                <w:szCs w:val="20"/>
                <w14:ligatures w14:val="none"/>
              </w:rPr>
              <w:t xml:space="preserve"> Applicability</w:t>
            </w:r>
          </w:p>
        </w:tc>
      </w:tr>
      <w:tr w:rsidR="00C5574B" w:rsidRPr="00C5574B" w14:paraId="22DB036B" w14:textId="77777777" w:rsidTr="00C5574B">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7E13DC87" w14:textId="77777777" w:rsidR="00C5574B" w:rsidRPr="00C5574B" w:rsidRDefault="00C5574B" w:rsidP="00C5574B">
            <w:pPr>
              <w:spacing w:after="0" w:line="240" w:lineRule="auto"/>
              <w:rPr>
                <w:rFonts w:ascii="Calibri Light" w:eastAsia="Times New Roman" w:hAnsi="Calibri Light" w:cs="Calibri Light"/>
                <w:kern w:val="0"/>
                <w:sz w:val="18"/>
                <w:szCs w:val="18"/>
                <w14:ligatures w14:val="none"/>
              </w:rPr>
            </w:pPr>
            <w:r w:rsidRPr="00C5574B">
              <w:rPr>
                <w:rFonts w:ascii="Calibri Light" w:eastAsia="Times New Roman" w:hAnsi="Calibri Light" w:cs="Calibri Light"/>
                <w:kern w:val="0"/>
                <w:sz w:val="18"/>
                <w:szCs w:val="18"/>
                <w14:ligatures w14:val="none"/>
              </w:rPr>
              <w:t>Jill M. Brooks, 2019</w:t>
            </w:r>
          </w:p>
        </w:tc>
        <w:tc>
          <w:tcPr>
            <w:tcW w:w="760" w:type="dxa"/>
            <w:tcBorders>
              <w:top w:val="single" w:sz="4" w:space="0" w:color="000000"/>
              <w:left w:val="nil"/>
              <w:bottom w:val="single" w:sz="4" w:space="0" w:color="000000"/>
              <w:right w:val="single" w:sz="4" w:space="0" w:color="FFFFFF"/>
            </w:tcBorders>
            <w:shd w:val="clear" w:color="000000" w:fill="A9D08E"/>
            <w:noWrap/>
            <w:vAlign w:val="center"/>
            <w:hideMark/>
          </w:tcPr>
          <w:p w14:paraId="5B001A82"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2E05C39F"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2E2E6ECC"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465D5F40"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071BFD9C"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57DCF79A"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5313B60C"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A9D08E"/>
            <w:noWrap/>
            <w:vAlign w:val="center"/>
            <w:hideMark/>
          </w:tcPr>
          <w:p w14:paraId="363BC1CD"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nil"/>
            </w:tcBorders>
            <w:shd w:val="clear" w:color="000000" w:fill="A9D08E"/>
            <w:noWrap/>
            <w:vAlign w:val="center"/>
            <w:hideMark/>
          </w:tcPr>
          <w:p w14:paraId="2D86AE57"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r>
      <w:tr w:rsidR="00C5574B" w:rsidRPr="00C5574B" w14:paraId="1140F38E" w14:textId="77777777" w:rsidTr="00C5574B">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471EE21C" w14:textId="77777777" w:rsidR="00C5574B" w:rsidRPr="00C5574B" w:rsidRDefault="00C5574B" w:rsidP="00C5574B">
            <w:pPr>
              <w:spacing w:after="0" w:line="240" w:lineRule="auto"/>
              <w:rPr>
                <w:rFonts w:ascii="Calibri Light" w:eastAsia="Times New Roman" w:hAnsi="Calibri Light" w:cs="Calibri Light"/>
                <w:kern w:val="0"/>
                <w:sz w:val="18"/>
                <w:szCs w:val="18"/>
                <w14:ligatures w14:val="none"/>
              </w:rPr>
            </w:pPr>
            <w:r w:rsidRPr="00C5574B">
              <w:rPr>
                <w:rFonts w:ascii="Calibri Light" w:eastAsia="Times New Roman" w:hAnsi="Calibri Light" w:cs="Calibri Light"/>
                <w:kern w:val="0"/>
                <w:sz w:val="18"/>
                <w:szCs w:val="18"/>
                <w14:ligatures w14:val="none"/>
              </w:rPr>
              <w:t>Edian F. Franco, 2013</w:t>
            </w:r>
          </w:p>
        </w:tc>
        <w:tc>
          <w:tcPr>
            <w:tcW w:w="760" w:type="dxa"/>
            <w:tcBorders>
              <w:top w:val="single" w:sz="4" w:space="0" w:color="000000"/>
              <w:left w:val="nil"/>
              <w:bottom w:val="single" w:sz="4" w:space="0" w:color="000000"/>
              <w:right w:val="single" w:sz="4" w:space="0" w:color="FFFFFF"/>
            </w:tcBorders>
            <w:shd w:val="clear" w:color="000000" w:fill="A9D08E"/>
            <w:noWrap/>
            <w:vAlign w:val="center"/>
            <w:hideMark/>
          </w:tcPr>
          <w:p w14:paraId="06D51588"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37A7AF37"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36F99C49"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20ED650D"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4E4A76F8"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19C2DA5E"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63400C8E"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A9D08E"/>
            <w:noWrap/>
            <w:vAlign w:val="center"/>
            <w:hideMark/>
          </w:tcPr>
          <w:p w14:paraId="2B2E9D92"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nil"/>
            </w:tcBorders>
            <w:shd w:val="clear" w:color="000000" w:fill="A9D08E"/>
            <w:noWrap/>
            <w:vAlign w:val="center"/>
            <w:hideMark/>
          </w:tcPr>
          <w:p w14:paraId="365FB8CA"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r>
      <w:tr w:rsidR="00C5574B" w:rsidRPr="00C5574B" w14:paraId="5E63ABF3" w14:textId="77777777" w:rsidTr="00C5574B">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03CC3DB8" w14:textId="77777777" w:rsidR="00C5574B" w:rsidRPr="00C5574B" w:rsidRDefault="00C5574B" w:rsidP="00C5574B">
            <w:pPr>
              <w:spacing w:after="0" w:line="240" w:lineRule="auto"/>
              <w:rPr>
                <w:rFonts w:ascii="Calibri Light" w:eastAsia="Times New Roman" w:hAnsi="Calibri Light" w:cs="Calibri Light"/>
                <w:kern w:val="0"/>
                <w:sz w:val="18"/>
                <w:szCs w:val="18"/>
                <w14:ligatures w14:val="none"/>
              </w:rPr>
            </w:pPr>
            <w:r w:rsidRPr="00C5574B">
              <w:rPr>
                <w:rFonts w:ascii="Calibri Light" w:eastAsia="Times New Roman" w:hAnsi="Calibri Light" w:cs="Calibri Light"/>
                <w:kern w:val="0"/>
                <w:sz w:val="18"/>
                <w:szCs w:val="18"/>
                <w14:ligatures w14:val="none"/>
              </w:rPr>
              <w:t>Cheng-Peng Gui, 2021</w:t>
            </w:r>
          </w:p>
        </w:tc>
        <w:tc>
          <w:tcPr>
            <w:tcW w:w="760" w:type="dxa"/>
            <w:tcBorders>
              <w:top w:val="single" w:sz="4" w:space="0" w:color="000000"/>
              <w:left w:val="nil"/>
              <w:bottom w:val="single" w:sz="4" w:space="0" w:color="000000"/>
              <w:right w:val="single" w:sz="4" w:space="0" w:color="FFFFFF"/>
            </w:tcBorders>
            <w:shd w:val="clear" w:color="000000" w:fill="FAA0A0"/>
            <w:noWrap/>
            <w:vAlign w:val="center"/>
            <w:hideMark/>
          </w:tcPr>
          <w:p w14:paraId="4D6878FC"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3BF63DC7"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70ACDA26"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FFE699"/>
            <w:noWrap/>
            <w:vAlign w:val="center"/>
            <w:hideMark/>
          </w:tcPr>
          <w:p w14:paraId="3239E25C"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71ADB551"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3011D2B9"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36CDC512"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FAA0A0"/>
            <w:noWrap/>
            <w:vAlign w:val="center"/>
            <w:hideMark/>
          </w:tcPr>
          <w:p w14:paraId="0F0E106B"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nil"/>
            </w:tcBorders>
            <w:shd w:val="clear" w:color="000000" w:fill="A9D08E"/>
            <w:noWrap/>
            <w:vAlign w:val="center"/>
            <w:hideMark/>
          </w:tcPr>
          <w:p w14:paraId="29989A49"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r>
      <w:tr w:rsidR="00C5574B" w:rsidRPr="00C5574B" w14:paraId="4C8DEA71" w14:textId="77777777" w:rsidTr="00C5574B">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30C8636B" w14:textId="4E74FED8" w:rsidR="00C5574B" w:rsidRPr="00C5574B" w:rsidRDefault="00F64E9A" w:rsidP="00C5574B">
            <w:pPr>
              <w:spacing w:after="0" w:line="240" w:lineRule="auto"/>
              <w:rPr>
                <w:rFonts w:ascii="Calibri Light" w:eastAsia="Times New Roman" w:hAnsi="Calibri Light" w:cs="Calibri Light"/>
                <w:kern w:val="0"/>
                <w:sz w:val="18"/>
                <w:szCs w:val="18"/>
                <w14:ligatures w14:val="none"/>
              </w:rPr>
            </w:pPr>
            <w:r w:rsidRPr="00F64E9A">
              <w:rPr>
                <w:rFonts w:ascii="Calibri Light" w:eastAsia="Times New Roman" w:hAnsi="Calibri Light" w:cs="Calibri Light"/>
                <w:kern w:val="0"/>
                <w:sz w:val="18"/>
                <w:szCs w:val="18"/>
                <w14:ligatures w14:val="none"/>
              </w:rPr>
              <w:t>Zhi Liu</w:t>
            </w:r>
            <w:r w:rsidR="00C5574B" w:rsidRPr="00C5574B">
              <w:rPr>
                <w:rFonts w:ascii="Calibri Light" w:eastAsia="Times New Roman" w:hAnsi="Calibri Light" w:cs="Calibri Light"/>
                <w:kern w:val="0"/>
                <w:sz w:val="18"/>
                <w:szCs w:val="18"/>
                <w14:ligatures w14:val="none"/>
              </w:rPr>
              <w:t xml:space="preserve">, </w:t>
            </w:r>
            <w:r>
              <w:rPr>
                <w:rFonts w:ascii="Calibri Light" w:eastAsia="Times New Roman" w:hAnsi="Calibri Light" w:cs="Calibri Light"/>
                <w:kern w:val="0"/>
                <w:sz w:val="18"/>
                <w:szCs w:val="18"/>
                <w14:ligatures w14:val="none"/>
              </w:rPr>
              <w:t>2021</w:t>
            </w:r>
          </w:p>
        </w:tc>
        <w:tc>
          <w:tcPr>
            <w:tcW w:w="760" w:type="dxa"/>
            <w:tcBorders>
              <w:top w:val="single" w:sz="4" w:space="0" w:color="000000"/>
              <w:left w:val="nil"/>
              <w:bottom w:val="single" w:sz="4" w:space="0" w:color="000000"/>
              <w:right w:val="single" w:sz="4" w:space="0" w:color="FFFFFF"/>
            </w:tcBorders>
            <w:shd w:val="clear" w:color="000000" w:fill="A9D08E"/>
            <w:noWrap/>
            <w:vAlign w:val="center"/>
            <w:hideMark/>
          </w:tcPr>
          <w:p w14:paraId="129AC70E"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56D32CFD"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FFE699"/>
            <w:noWrap/>
            <w:vAlign w:val="center"/>
            <w:hideMark/>
          </w:tcPr>
          <w:p w14:paraId="7E71DBFE"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FFE699"/>
            <w:noWrap/>
            <w:vAlign w:val="center"/>
            <w:hideMark/>
          </w:tcPr>
          <w:p w14:paraId="7111A9AA"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4DA6CB7A"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12D8F6BE"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287E8E53"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FFE699"/>
            <w:noWrap/>
            <w:vAlign w:val="center"/>
            <w:hideMark/>
          </w:tcPr>
          <w:p w14:paraId="1A26BB94"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nil"/>
            </w:tcBorders>
            <w:shd w:val="clear" w:color="000000" w:fill="A9D08E"/>
            <w:noWrap/>
            <w:vAlign w:val="center"/>
            <w:hideMark/>
          </w:tcPr>
          <w:p w14:paraId="5AF6E3CC"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r>
      <w:tr w:rsidR="00C5574B" w:rsidRPr="00C5574B" w14:paraId="7FEB65E6" w14:textId="77777777" w:rsidTr="00C5574B">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7B67C903" w14:textId="77777777" w:rsidR="00C5574B" w:rsidRPr="00C5574B" w:rsidRDefault="00C5574B" w:rsidP="00C5574B">
            <w:pPr>
              <w:spacing w:after="0" w:line="240" w:lineRule="auto"/>
              <w:rPr>
                <w:rFonts w:ascii="Calibri Light" w:eastAsia="Times New Roman" w:hAnsi="Calibri Light" w:cs="Calibri Light"/>
                <w:kern w:val="0"/>
                <w:sz w:val="18"/>
                <w:szCs w:val="18"/>
                <w14:ligatures w14:val="none"/>
              </w:rPr>
            </w:pPr>
            <w:r w:rsidRPr="00C5574B">
              <w:rPr>
                <w:rFonts w:ascii="Calibri Light" w:eastAsia="Times New Roman" w:hAnsi="Calibri Light" w:cs="Calibri Light"/>
                <w:kern w:val="0"/>
                <w:sz w:val="18"/>
                <w:szCs w:val="18"/>
                <w14:ligatures w14:val="none"/>
              </w:rPr>
              <w:t>Emilie Lalonde, 2014</w:t>
            </w:r>
          </w:p>
        </w:tc>
        <w:tc>
          <w:tcPr>
            <w:tcW w:w="760" w:type="dxa"/>
            <w:tcBorders>
              <w:top w:val="single" w:sz="4" w:space="0" w:color="000000"/>
              <w:left w:val="nil"/>
              <w:bottom w:val="single" w:sz="4" w:space="0" w:color="000000"/>
              <w:right w:val="single" w:sz="4" w:space="0" w:color="FFFFFF"/>
            </w:tcBorders>
            <w:shd w:val="clear" w:color="000000" w:fill="A9D08E"/>
            <w:noWrap/>
            <w:vAlign w:val="center"/>
            <w:hideMark/>
          </w:tcPr>
          <w:p w14:paraId="579781BB"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6A58D6B2"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6D315CDA"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19C41082"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11BA01B4"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27E00BE4"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5934F7D4"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A9D08E"/>
            <w:noWrap/>
            <w:vAlign w:val="center"/>
            <w:hideMark/>
          </w:tcPr>
          <w:p w14:paraId="60145D3A"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nil"/>
            </w:tcBorders>
            <w:shd w:val="clear" w:color="000000" w:fill="A9D08E"/>
            <w:noWrap/>
            <w:vAlign w:val="center"/>
            <w:hideMark/>
          </w:tcPr>
          <w:p w14:paraId="0849526A"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r>
      <w:tr w:rsidR="00C5574B" w:rsidRPr="00C5574B" w14:paraId="30134B63" w14:textId="77777777" w:rsidTr="00C5574B">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04B12E02" w14:textId="77777777" w:rsidR="00C5574B" w:rsidRPr="00C5574B" w:rsidRDefault="00C5574B" w:rsidP="00C5574B">
            <w:pPr>
              <w:spacing w:after="0" w:line="240" w:lineRule="auto"/>
              <w:rPr>
                <w:rFonts w:ascii="Calibri Light" w:eastAsia="Times New Roman" w:hAnsi="Calibri Light" w:cs="Calibri Light"/>
                <w:kern w:val="0"/>
                <w:sz w:val="18"/>
                <w:szCs w:val="18"/>
                <w14:ligatures w14:val="none"/>
              </w:rPr>
            </w:pPr>
            <w:r w:rsidRPr="00C5574B">
              <w:rPr>
                <w:rFonts w:ascii="Calibri Light" w:eastAsia="Times New Roman" w:hAnsi="Calibri Light" w:cs="Calibri Light"/>
                <w:kern w:val="0"/>
                <w:sz w:val="18"/>
                <w:szCs w:val="18"/>
                <w14:ligatures w14:val="none"/>
              </w:rPr>
              <w:t>Jia Li, 2022</w:t>
            </w:r>
          </w:p>
        </w:tc>
        <w:tc>
          <w:tcPr>
            <w:tcW w:w="760" w:type="dxa"/>
            <w:tcBorders>
              <w:top w:val="single" w:sz="4" w:space="0" w:color="000000"/>
              <w:left w:val="nil"/>
              <w:bottom w:val="single" w:sz="4" w:space="0" w:color="000000"/>
              <w:right w:val="single" w:sz="4" w:space="0" w:color="FFFFFF"/>
            </w:tcBorders>
            <w:shd w:val="clear" w:color="000000" w:fill="A9D08E"/>
            <w:noWrap/>
            <w:vAlign w:val="center"/>
            <w:hideMark/>
          </w:tcPr>
          <w:p w14:paraId="1C3EA32C"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2A069B6A"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5A84EF79"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FAA0A0"/>
            <w:noWrap/>
            <w:vAlign w:val="center"/>
            <w:hideMark/>
          </w:tcPr>
          <w:p w14:paraId="38E3D71D"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17C04B6E"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471A70E9"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FAA0A0"/>
            <w:noWrap/>
            <w:vAlign w:val="center"/>
            <w:hideMark/>
          </w:tcPr>
          <w:p w14:paraId="5C6A6C17"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FAA0A0"/>
            <w:noWrap/>
            <w:vAlign w:val="center"/>
            <w:hideMark/>
          </w:tcPr>
          <w:p w14:paraId="79C19933"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nil"/>
            </w:tcBorders>
            <w:shd w:val="clear" w:color="000000" w:fill="FAA0A0"/>
            <w:noWrap/>
            <w:vAlign w:val="center"/>
            <w:hideMark/>
          </w:tcPr>
          <w:p w14:paraId="131F3A7B"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r>
      <w:tr w:rsidR="00C5574B" w:rsidRPr="00C5574B" w14:paraId="738DFD36" w14:textId="77777777" w:rsidTr="00C5574B">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6F3FF279" w14:textId="77777777" w:rsidR="00C5574B" w:rsidRPr="00C5574B" w:rsidRDefault="00C5574B" w:rsidP="00C5574B">
            <w:pPr>
              <w:spacing w:after="0" w:line="240" w:lineRule="auto"/>
              <w:rPr>
                <w:rFonts w:ascii="Calibri Light" w:eastAsia="Times New Roman" w:hAnsi="Calibri Light" w:cs="Calibri Light"/>
                <w:kern w:val="0"/>
                <w:sz w:val="18"/>
                <w:szCs w:val="18"/>
                <w14:ligatures w14:val="none"/>
              </w:rPr>
            </w:pPr>
            <w:r w:rsidRPr="00C5574B">
              <w:rPr>
                <w:rFonts w:ascii="Calibri Light" w:eastAsia="Times New Roman" w:hAnsi="Calibri Light" w:cs="Calibri Light"/>
                <w:kern w:val="0"/>
                <w:sz w:val="18"/>
                <w:szCs w:val="18"/>
                <w14:ligatures w14:val="none"/>
              </w:rPr>
              <w:t>Run Shi , 2021</w:t>
            </w:r>
          </w:p>
        </w:tc>
        <w:tc>
          <w:tcPr>
            <w:tcW w:w="760" w:type="dxa"/>
            <w:tcBorders>
              <w:top w:val="single" w:sz="4" w:space="0" w:color="000000"/>
              <w:left w:val="nil"/>
              <w:bottom w:val="single" w:sz="4" w:space="0" w:color="000000"/>
              <w:right w:val="single" w:sz="4" w:space="0" w:color="FFFFFF"/>
            </w:tcBorders>
            <w:shd w:val="clear" w:color="000000" w:fill="A9D08E"/>
            <w:noWrap/>
            <w:vAlign w:val="center"/>
            <w:hideMark/>
          </w:tcPr>
          <w:p w14:paraId="0346002D"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2F816756"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12660F6F"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706AE0D9"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FAA0A0"/>
            <w:noWrap/>
            <w:vAlign w:val="center"/>
            <w:hideMark/>
          </w:tcPr>
          <w:p w14:paraId="4F40E8A1"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082955D0"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34CDC090"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A9D08E"/>
            <w:noWrap/>
            <w:vAlign w:val="center"/>
            <w:hideMark/>
          </w:tcPr>
          <w:p w14:paraId="54613066"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nil"/>
            </w:tcBorders>
            <w:shd w:val="clear" w:color="000000" w:fill="FAA0A0"/>
            <w:noWrap/>
            <w:vAlign w:val="center"/>
            <w:hideMark/>
          </w:tcPr>
          <w:p w14:paraId="2F8A9BF6"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r>
      <w:tr w:rsidR="00C5574B" w:rsidRPr="00C5574B" w14:paraId="0BC9D2F8" w14:textId="77777777" w:rsidTr="00C5574B">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29380072" w14:textId="77777777" w:rsidR="00C5574B" w:rsidRPr="00C5574B" w:rsidRDefault="00C5574B" w:rsidP="00C5574B">
            <w:pPr>
              <w:spacing w:after="0" w:line="240" w:lineRule="auto"/>
              <w:rPr>
                <w:rFonts w:ascii="Calibri Light" w:eastAsia="Times New Roman" w:hAnsi="Calibri Light" w:cs="Calibri Light"/>
                <w:kern w:val="0"/>
                <w:sz w:val="18"/>
                <w:szCs w:val="18"/>
                <w14:ligatures w14:val="none"/>
              </w:rPr>
            </w:pPr>
            <w:r w:rsidRPr="00C5574B">
              <w:rPr>
                <w:rFonts w:ascii="Calibri Light" w:eastAsia="Times New Roman" w:hAnsi="Calibri Light" w:cs="Calibri Light"/>
                <w:kern w:val="0"/>
                <w:sz w:val="18"/>
                <w:szCs w:val="18"/>
                <w14:ligatures w14:val="none"/>
              </w:rPr>
              <w:t>Jun Shao, 2021</w:t>
            </w:r>
          </w:p>
        </w:tc>
        <w:tc>
          <w:tcPr>
            <w:tcW w:w="760" w:type="dxa"/>
            <w:tcBorders>
              <w:top w:val="single" w:sz="4" w:space="0" w:color="000000"/>
              <w:left w:val="nil"/>
              <w:bottom w:val="single" w:sz="4" w:space="0" w:color="000000"/>
              <w:right w:val="single" w:sz="4" w:space="0" w:color="FFFFFF"/>
            </w:tcBorders>
            <w:shd w:val="clear" w:color="000000" w:fill="FAA0A0"/>
            <w:noWrap/>
            <w:vAlign w:val="center"/>
            <w:hideMark/>
          </w:tcPr>
          <w:p w14:paraId="6475EAC1"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1ABBEA0C"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360E9278"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6815E3B4"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2ACD4FA0"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217481CC"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0DA42C54"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FAA0A0"/>
            <w:noWrap/>
            <w:vAlign w:val="center"/>
            <w:hideMark/>
          </w:tcPr>
          <w:p w14:paraId="6E455559"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nil"/>
            </w:tcBorders>
            <w:shd w:val="clear" w:color="000000" w:fill="A9D08E"/>
            <w:noWrap/>
            <w:vAlign w:val="center"/>
            <w:hideMark/>
          </w:tcPr>
          <w:p w14:paraId="74E8386E"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r>
      <w:tr w:rsidR="00C5574B" w:rsidRPr="00C5574B" w14:paraId="2BB13F5A" w14:textId="77777777" w:rsidTr="00C5574B">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58AF2313" w14:textId="77777777" w:rsidR="00C5574B" w:rsidRPr="00C5574B" w:rsidRDefault="00C5574B" w:rsidP="00C5574B">
            <w:pPr>
              <w:spacing w:after="0" w:line="240" w:lineRule="auto"/>
              <w:rPr>
                <w:rFonts w:ascii="Calibri Light" w:eastAsia="Times New Roman" w:hAnsi="Calibri Light" w:cs="Calibri Light"/>
                <w:kern w:val="0"/>
                <w:sz w:val="18"/>
                <w:szCs w:val="18"/>
                <w14:ligatures w14:val="none"/>
              </w:rPr>
            </w:pPr>
            <w:r w:rsidRPr="00C5574B">
              <w:rPr>
                <w:rFonts w:ascii="Calibri Light" w:eastAsia="Times New Roman" w:hAnsi="Calibri Light" w:cs="Calibri Light"/>
                <w:kern w:val="0"/>
                <w:sz w:val="18"/>
                <w:szCs w:val="18"/>
                <w14:ligatures w14:val="none"/>
              </w:rPr>
              <w:t>Baohui Zhang, 2020</w:t>
            </w:r>
          </w:p>
        </w:tc>
        <w:tc>
          <w:tcPr>
            <w:tcW w:w="760" w:type="dxa"/>
            <w:tcBorders>
              <w:top w:val="single" w:sz="4" w:space="0" w:color="000000"/>
              <w:left w:val="nil"/>
              <w:bottom w:val="single" w:sz="4" w:space="0" w:color="000000"/>
              <w:right w:val="single" w:sz="4" w:space="0" w:color="FFFFFF"/>
            </w:tcBorders>
            <w:shd w:val="clear" w:color="000000" w:fill="FAA0A0"/>
            <w:noWrap/>
            <w:vAlign w:val="center"/>
            <w:hideMark/>
          </w:tcPr>
          <w:p w14:paraId="51E16578"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4EFE9711"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17F6454A"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FAA0A0"/>
            <w:noWrap/>
            <w:vAlign w:val="center"/>
            <w:hideMark/>
          </w:tcPr>
          <w:p w14:paraId="5DCCE0C0"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17D720C9"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33117C3D"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40D7F2FF"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FAA0A0"/>
            <w:noWrap/>
            <w:vAlign w:val="center"/>
            <w:hideMark/>
          </w:tcPr>
          <w:p w14:paraId="3791FB60"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nil"/>
            </w:tcBorders>
            <w:shd w:val="clear" w:color="000000" w:fill="A9D08E"/>
            <w:noWrap/>
            <w:vAlign w:val="center"/>
            <w:hideMark/>
          </w:tcPr>
          <w:p w14:paraId="76656A70"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r>
      <w:tr w:rsidR="00C5574B" w:rsidRPr="00C5574B" w14:paraId="74FA1461" w14:textId="77777777" w:rsidTr="00C5574B">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49D8327E" w14:textId="77777777" w:rsidR="00C5574B" w:rsidRPr="00C5574B" w:rsidRDefault="00C5574B" w:rsidP="00C5574B">
            <w:pPr>
              <w:spacing w:after="0" w:line="240" w:lineRule="auto"/>
              <w:rPr>
                <w:rFonts w:ascii="Calibri Light" w:eastAsia="Times New Roman" w:hAnsi="Calibri Light" w:cs="Calibri Light"/>
                <w:kern w:val="0"/>
                <w:sz w:val="18"/>
                <w:szCs w:val="18"/>
                <w14:ligatures w14:val="none"/>
              </w:rPr>
            </w:pPr>
            <w:r w:rsidRPr="00C5574B">
              <w:rPr>
                <w:rFonts w:ascii="Calibri Light" w:eastAsia="Times New Roman" w:hAnsi="Calibri Light" w:cs="Calibri Light"/>
                <w:kern w:val="0"/>
                <w:sz w:val="18"/>
                <w:szCs w:val="18"/>
                <w14:ligatures w14:val="none"/>
              </w:rPr>
              <w:t>Qiangnu Zhang, 2021</w:t>
            </w:r>
          </w:p>
        </w:tc>
        <w:tc>
          <w:tcPr>
            <w:tcW w:w="760" w:type="dxa"/>
            <w:tcBorders>
              <w:top w:val="single" w:sz="4" w:space="0" w:color="000000"/>
              <w:left w:val="nil"/>
              <w:bottom w:val="single" w:sz="4" w:space="0" w:color="000000"/>
              <w:right w:val="single" w:sz="4" w:space="0" w:color="FFFFFF"/>
            </w:tcBorders>
            <w:shd w:val="clear" w:color="000000" w:fill="A9D08E"/>
            <w:noWrap/>
            <w:vAlign w:val="center"/>
            <w:hideMark/>
          </w:tcPr>
          <w:p w14:paraId="0615DA9A"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0F6FFCB9"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563EF037"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479251DC"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535B43A1"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FFE699"/>
            <w:noWrap/>
            <w:vAlign w:val="center"/>
            <w:hideMark/>
          </w:tcPr>
          <w:p w14:paraId="6F3E681A"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482CADDF"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A9D08E"/>
            <w:noWrap/>
            <w:vAlign w:val="center"/>
            <w:hideMark/>
          </w:tcPr>
          <w:p w14:paraId="75172ABC"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nil"/>
            </w:tcBorders>
            <w:shd w:val="clear" w:color="000000" w:fill="FFE699"/>
            <w:noWrap/>
            <w:vAlign w:val="center"/>
            <w:hideMark/>
          </w:tcPr>
          <w:p w14:paraId="14CF6FA0"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r>
      <w:tr w:rsidR="00C5574B" w:rsidRPr="00C5574B" w14:paraId="45AB3D67" w14:textId="77777777" w:rsidTr="00C5574B">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38ECC37A" w14:textId="77777777" w:rsidR="00C5574B" w:rsidRPr="00C5574B" w:rsidRDefault="00C5574B" w:rsidP="00C5574B">
            <w:pPr>
              <w:spacing w:after="0" w:line="240" w:lineRule="auto"/>
              <w:rPr>
                <w:rFonts w:ascii="Calibri Light" w:eastAsia="Times New Roman" w:hAnsi="Calibri Light" w:cs="Calibri Light"/>
                <w:kern w:val="0"/>
                <w:sz w:val="18"/>
                <w:szCs w:val="18"/>
                <w14:ligatures w14:val="none"/>
              </w:rPr>
            </w:pPr>
            <w:r w:rsidRPr="00C5574B">
              <w:rPr>
                <w:rFonts w:ascii="Calibri Light" w:eastAsia="Times New Roman" w:hAnsi="Calibri Light" w:cs="Calibri Light"/>
                <w:kern w:val="0"/>
                <w:sz w:val="18"/>
                <w:szCs w:val="18"/>
                <w14:ligatures w14:val="none"/>
              </w:rPr>
              <w:t>Fanhong Zeng, 2021</w:t>
            </w:r>
          </w:p>
        </w:tc>
        <w:tc>
          <w:tcPr>
            <w:tcW w:w="760" w:type="dxa"/>
            <w:tcBorders>
              <w:top w:val="single" w:sz="4" w:space="0" w:color="000000"/>
              <w:left w:val="nil"/>
              <w:bottom w:val="single" w:sz="4" w:space="0" w:color="000000"/>
              <w:right w:val="single" w:sz="4" w:space="0" w:color="FFFFFF"/>
            </w:tcBorders>
            <w:shd w:val="clear" w:color="000000" w:fill="A9D08E"/>
            <w:noWrap/>
            <w:vAlign w:val="center"/>
            <w:hideMark/>
          </w:tcPr>
          <w:p w14:paraId="6E13EB12"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0D2E03E2"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3957AFC5"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73FEFB05"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17F0E295"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0F313A09"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6E8C1ED1"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A9D08E"/>
            <w:noWrap/>
            <w:vAlign w:val="center"/>
            <w:hideMark/>
          </w:tcPr>
          <w:p w14:paraId="108736EF"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nil"/>
            </w:tcBorders>
            <w:shd w:val="clear" w:color="000000" w:fill="A9D08E"/>
            <w:noWrap/>
            <w:vAlign w:val="center"/>
            <w:hideMark/>
          </w:tcPr>
          <w:p w14:paraId="2E531DCE"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r>
      <w:tr w:rsidR="00C5574B" w:rsidRPr="00C5574B" w14:paraId="741E7D94" w14:textId="77777777" w:rsidTr="00C5574B">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555F82E4" w14:textId="77777777" w:rsidR="00C5574B" w:rsidRPr="00C5574B" w:rsidRDefault="00C5574B" w:rsidP="00C5574B">
            <w:pPr>
              <w:spacing w:after="0" w:line="240" w:lineRule="auto"/>
              <w:rPr>
                <w:rFonts w:ascii="Calibri Light" w:eastAsia="Times New Roman" w:hAnsi="Calibri Light" w:cs="Calibri Light"/>
                <w:kern w:val="0"/>
                <w:sz w:val="18"/>
                <w:szCs w:val="18"/>
                <w14:ligatures w14:val="none"/>
              </w:rPr>
            </w:pPr>
            <w:r w:rsidRPr="00C5574B">
              <w:rPr>
                <w:rFonts w:ascii="Calibri Light" w:eastAsia="Times New Roman" w:hAnsi="Calibri Light" w:cs="Calibri Light"/>
                <w:kern w:val="0"/>
                <w:sz w:val="18"/>
                <w:szCs w:val="18"/>
                <w14:ligatures w14:val="none"/>
              </w:rPr>
              <w:t>Brian Lane, 2022</w:t>
            </w:r>
          </w:p>
        </w:tc>
        <w:tc>
          <w:tcPr>
            <w:tcW w:w="760" w:type="dxa"/>
            <w:tcBorders>
              <w:top w:val="single" w:sz="4" w:space="0" w:color="000000"/>
              <w:left w:val="nil"/>
              <w:bottom w:val="single" w:sz="4" w:space="0" w:color="000000"/>
              <w:right w:val="single" w:sz="4" w:space="0" w:color="FFFFFF"/>
            </w:tcBorders>
            <w:shd w:val="clear" w:color="000000" w:fill="FAA0A0"/>
            <w:noWrap/>
            <w:vAlign w:val="center"/>
            <w:hideMark/>
          </w:tcPr>
          <w:p w14:paraId="4C2D42F0"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FAA0A0"/>
            <w:noWrap/>
            <w:vAlign w:val="center"/>
            <w:hideMark/>
          </w:tcPr>
          <w:p w14:paraId="7F6DD06B"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32E193E8"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FFE699"/>
            <w:noWrap/>
            <w:vAlign w:val="center"/>
            <w:hideMark/>
          </w:tcPr>
          <w:p w14:paraId="12F3E8A7"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3230F914"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1BD046C4"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FAA0A0"/>
            <w:noWrap/>
            <w:vAlign w:val="center"/>
            <w:hideMark/>
          </w:tcPr>
          <w:p w14:paraId="20378028"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FAA0A0"/>
            <w:noWrap/>
            <w:vAlign w:val="center"/>
            <w:hideMark/>
          </w:tcPr>
          <w:p w14:paraId="0C3C45CB"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nil"/>
            </w:tcBorders>
            <w:shd w:val="clear" w:color="000000" w:fill="FAA0A0"/>
            <w:noWrap/>
            <w:vAlign w:val="center"/>
            <w:hideMark/>
          </w:tcPr>
          <w:p w14:paraId="7F4E2641"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r>
      <w:tr w:rsidR="00C5574B" w:rsidRPr="00C5574B" w14:paraId="7DD8D71D" w14:textId="77777777" w:rsidTr="00C5574B">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50C47B3E" w14:textId="77777777" w:rsidR="00C5574B" w:rsidRPr="00C5574B" w:rsidRDefault="00C5574B" w:rsidP="00C5574B">
            <w:pPr>
              <w:spacing w:after="0" w:line="240" w:lineRule="auto"/>
              <w:rPr>
                <w:rFonts w:ascii="Calibri Light" w:eastAsia="Times New Roman" w:hAnsi="Calibri Light" w:cs="Calibri Light"/>
                <w:kern w:val="0"/>
                <w:sz w:val="18"/>
                <w:szCs w:val="18"/>
                <w14:ligatures w14:val="none"/>
              </w:rPr>
            </w:pPr>
            <w:r w:rsidRPr="00C5574B">
              <w:rPr>
                <w:rFonts w:ascii="Calibri Light" w:eastAsia="Times New Roman" w:hAnsi="Calibri Light" w:cs="Calibri Light"/>
                <w:kern w:val="0"/>
                <w:sz w:val="18"/>
                <w:szCs w:val="18"/>
                <w14:ligatures w14:val="none"/>
              </w:rPr>
              <w:t>Ke Wang, 2022</w:t>
            </w:r>
          </w:p>
        </w:tc>
        <w:tc>
          <w:tcPr>
            <w:tcW w:w="760" w:type="dxa"/>
            <w:tcBorders>
              <w:top w:val="single" w:sz="4" w:space="0" w:color="000000"/>
              <w:left w:val="nil"/>
              <w:bottom w:val="single" w:sz="4" w:space="0" w:color="000000"/>
              <w:right w:val="single" w:sz="4" w:space="0" w:color="FFFFFF"/>
            </w:tcBorders>
            <w:shd w:val="clear" w:color="000000" w:fill="A9D08E"/>
            <w:noWrap/>
            <w:vAlign w:val="center"/>
            <w:hideMark/>
          </w:tcPr>
          <w:p w14:paraId="1CB8E9B2"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FFE699"/>
            <w:noWrap/>
            <w:vAlign w:val="center"/>
            <w:hideMark/>
          </w:tcPr>
          <w:p w14:paraId="7CEA01EA"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38586D50"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336660EB"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79A0DC74"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2B363A1D"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5A603AA2"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FFE699"/>
            <w:noWrap/>
            <w:vAlign w:val="center"/>
            <w:hideMark/>
          </w:tcPr>
          <w:p w14:paraId="38B6395C"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nil"/>
            </w:tcBorders>
            <w:shd w:val="clear" w:color="000000" w:fill="A9D08E"/>
            <w:noWrap/>
            <w:vAlign w:val="center"/>
            <w:hideMark/>
          </w:tcPr>
          <w:p w14:paraId="41C35676"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r>
      <w:tr w:rsidR="00C5574B" w:rsidRPr="00C5574B" w14:paraId="1B3126DD" w14:textId="77777777" w:rsidTr="00C5574B">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02C1631C" w14:textId="77777777" w:rsidR="00C5574B" w:rsidRPr="00C5574B" w:rsidRDefault="00C5574B" w:rsidP="00C5574B">
            <w:pPr>
              <w:spacing w:after="0" w:line="240" w:lineRule="auto"/>
              <w:rPr>
                <w:rFonts w:ascii="Calibri Light" w:eastAsia="Times New Roman" w:hAnsi="Calibri Light" w:cs="Calibri Light"/>
                <w:kern w:val="0"/>
                <w:sz w:val="18"/>
                <w:szCs w:val="18"/>
                <w14:ligatures w14:val="none"/>
              </w:rPr>
            </w:pPr>
            <w:r w:rsidRPr="00C5574B">
              <w:rPr>
                <w:rFonts w:ascii="Calibri Light" w:eastAsia="Times New Roman" w:hAnsi="Calibri Light" w:cs="Calibri Light"/>
                <w:kern w:val="0"/>
                <w:sz w:val="18"/>
                <w:szCs w:val="18"/>
                <w14:ligatures w14:val="none"/>
              </w:rPr>
              <w:t>Xiong Tian, 2022</w:t>
            </w:r>
          </w:p>
        </w:tc>
        <w:tc>
          <w:tcPr>
            <w:tcW w:w="760" w:type="dxa"/>
            <w:tcBorders>
              <w:top w:val="single" w:sz="4" w:space="0" w:color="000000"/>
              <w:left w:val="nil"/>
              <w:bottom w:val="single" w:sz="4" w:space="0" w:color="000000"/>
              <w:right w:val="single" w:sz="4" w:space="0" w:color="FFFFFF"/>
            </w:tcBorders>
            <w:shd w:val="clear" w:color="000000" w:fill="A9D08E"/>
            <w:noWrap/>
            <w:vAlign w:val="center"/>
            <w:hideMark/>
          </w:tcPr>
          <w:p w14:paraId="5003C81E"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3C21016A"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59401A2B"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0B38DB96"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1F4CB58D"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FAA0A0"/>
            <w:noWrap/>
            <w:vAlign w:val="center"/>
            <w:hideMark/>
          </w:tcPr>
          <w:p w14:paraId="5CDDB491"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4065106B"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A9D08E"/>
            <w:noWrap/>
            <w:vAlign w:val="center"/>
            <w:hideMark/>
          </w:tcPr>
          <w:p w14:paraId="0033A860"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nil"/>
            </w:tcBorders>
            <w:shd w:val="clear" w:color="000000" w:fill="FAA0A0"/>
            <w:noWrap/>
            <w:vAlign w:val="center"/>
            <w:hideMark/>
          </w:tcPr>
          <w:p w14:paraId="58CF13A3"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r>
      <w:tr w:rsidR="00C5574B" w:rsidRPr="00C5574B" w14:paraId="6CB9E487" w14:textId="77777777" w:rsidTr="00C5574B">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47ACBB8F" w14:textId="77777777" w:rsidR="00C5574B" w:rsidRPr="00C5574B" w:rsidRDefault="00C5574B" w:rsidP="00C5574B">
            <w:pPr>
              <w:spacing w:after="0" w:line="240" w:lineRule="auto"/>
              <w:rPr>
                <w:rFonts w:ascii="Calibri Light" w:eastAsia="Times New Roman" w:hAnsi="Calibri Light" w:cs="Calibri Light"/>
                <w:kern w:val="0"/>
                <w:sz w:val="18"/>
                <w:szCs w:val="18"/>
                <w14:ligatures w14:val="none"/>
              </w:rPr>
            </w:pPr>
            <w:r w:rsidRPr="00C5574B">
              <w:rPr>
                <w:rFonts w:ascii="Calibri Light" w:eastAsia="Times New Roman" w:hAnsi="Calibri Light" w:cs="Calibri Light"/>
                <w:kern w:val="0"/>
                <w:sz w:val="18"/>
                <w:szCs w:val="18"/>
                <w14:ligatures w14:val="none"/>
              </w:rPr>
              <w:t>Dongjie Chen, 2021</w:t>
            </w:r>
          </w:p>
        </w:tc>
        <w:tc>
          <w:tcPr>
            <w:tcW w:w="760" w:type="dxa"/>
            <w:tcBorders>
              <w:top w:val="single" w:sz="4" w:space="0" w:color="000000"/>
              <w:left w:val="nil"/>
              <w:bottom w:val="single" w:sz="4" w:space="0" w:color="000000"/>
              <w:right w:val="single" w:sz="4" w:space="0" w:color="FFFFFF"/>
            </w:tcBorders>
            <w:shd w:val="clear" w:color="000000" w:fill="A9D08E"/>
            <w:noWrap/>
            <w:vAlign w:val="center"/>
            <w:hideMark/>
          </w:tcPr>
          <w:p w14:paraId="48A43D88"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5FD9696A"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32ADEDA3"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55824FCB"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033C06D3"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30DE8B98"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FAA0A0"/>
            <w:noWrap/>
            <w:vAlign w:val="center"/>
            <w:hideMark/>
          </w:tcPr>
          <w:p w14:paraId="649E0FE0"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A9D08E"/>
            <w:noWrap/>
            <w:vAlign w:val="center"/>
            <w:hideMark/>
          </w:tcPr>
          <w:p w14:paraId="1ED3E410"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nil"/>
            </w:tcBorders>
            <w:shd w:val="clear" w:color="000000" w:fill="FAA0A0"/>
            <w:noWrap/>
            <w:vAlign w:val="center"/>
            <w:hideMark/>
          </w:tcPr>
          <w:p w14:paraId="41E0EB91"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r>
      <w:tr w:rsidR="00C5574B" w:rsidRPr="00C5574B" w14:paraId="7D7AAD38" w14:textId="77777777" w:rsidTr="00C5574B">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3280FA7E" w14:textId="77777777" w:rsidR="00C5574B" w:rsidRPr="00C5574B" w:rsidRDefault="00C5574B" w:rsidP="00C5574B">
            <w:pPr>
              <w:spacing w:after="0" w:line="240" w:lineRule="auto"/>
              <w:rPr>
                <w:rFonts w:ascii="Calibri Light" w:eastAsia="Times New Roman" w:hAnsi="Calibri Light" w:cs="Calibri Light"/>
                <w:kern w:val="0"/>
                <w:sz w:val="18"/>
                <w:szCs w:val="18"/>
                <w14:ligatures w14:val="none"/>
              </w:rPr>
            </w:pPr>
            <w:r w:rsidRPr="00C5574B">
              <w:rPr>
                <w:rFonts w:ascii="Calibri Light" w:eastAsia="Times New Roman" w:hAnsi="Calibri Light" w:cs="Calibri Light"/>
                <w:kern w:val="0"/>
                <w:sz w:val="18"/>
                <w:szCs w:val="18"/>
                <w14:ligatures w14:val="none"/>
              </w:rPr>
              <w:t>Yanhong Shou, 2021</w:t>
            </w:r>
          </w:p>
        </w:tc>
        <w:tc>
          <w:tcPr>
            <w:tcW w:w="760" w:type="dxa"/>
            <w:tcBorders>
              <w:top w:val="single" w:sz="4" w:space="0" w:color="000000"/>
              <w:left w:val="nil"/>
              <w:bottom w:val="single" w:sz="4" w:space="0" w:color="000000"/>
              <w:right w:val="single" w:sz="4" w:space="0" w:color="FFFFFF"/>
            </w:tcBorders>
            <w:shd w:val="clear" w:color="000000" w:fill="A9D08E"/>
            <w:noWrap/>
            <w:vAlign w:val="center"/>
            <w:hideMark/>
          </w:tcPr>
          <w:p w14:paraId="19167989"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0E41345F"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7682CB71"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12C3B154"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78769FFB"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79E4506C"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46EE4355"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A9D08E"/>
            <w:noWrap/>
            <w:vAlign w:val="center"/>
            <w:hideMark/>
          </w:tcPr>
          <w:p w14:paraId="3D99F6B6"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nil"/>
            </w:tcBorders>
            <w:shd w:val="clear" w:color="000000" w:fill="A9D08E"/>
            <w:noWrap/>
            <w:vAlign w:val="center"/>
            <w:hideMark/>
          </w:tcPr>
          <w:p w14:paraId="569A6DFF"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r>
      <w:tr w:rsidR="00C5574B" w:rsidRPr="00C5574B" w14:paraId="0B79CD00" w14:textId="77777777" w:rsidTr="00C5574B">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66543886" w14:textId="77777777" w:rsidR="00C5574B" w:rsidRPr="00C5574B" w:rsidRDefault="00C5574B" w:rsidP="00C5574B">
            <w:pPr>
              <w:spacing w:after="0" w:line="240" w:lineRule="auto"/>
              <w:rPr>
                <w:rFonts w:ascii="Calibri Light" w:eastAsia="Times New Roman" w:hAnsi="Calibri Light" w:cs="Calibri Light"/>
                <w:kern w:val="0"/>
                <w:sz w:val="18"/>
                <w:szCs w:val="18"/>
                <w14:ligatures w14:val="none"/>
              </w:rPr>
            </w:pPr>
            <w:r w:rsidRPr="00C5574B">
              <w:rPr>
                <w:rFonts w:ascii="Calibri Light" w:eastAsia="Times New Roman" w:hAnsi="Calibri Light" w:cs="Calibri Light"/>
                <w:kern w:val="0"/>
                <w:sz w:val="18"/>
                <w:szCs w:val="18"/>
                <w14:ligatures w14:val="none"/>
              </w:rPr>
              <w:t>Xiangqian Zhang, 2023</w:t>
            </w:r>
          </w:p>
        </w:tc>
        <w:tc>
          <w:tcPr>
            <w:tcW w:w="760" w:type="dxa"/>
            <w:tcBorders>
              <w:top w:val="single" w:sz="4" w:space="0" w:color="000000"/>
              <w:left w:val="nil"/>
              <w:bottom w:val="single" w:sz="4" w:space="0" w:color="000000"/>
              <w:right w:val="single" w:sz="4" w:space="0" w:color="FFFFFF"/>
            </w:tcBorders>
            <w:shd w:val="clear" w:color="000000" w:fill="FAA0A0"/>
            <w:noWrap/>
            <w:vAlign w:val="center"/>
            <w:hideMark/>
          </w:tcPr>
          <w:p w14:paraId="48095E32"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2A6F851F"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1352D1C1"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6B458445"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64F03CE1"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6F5C80A4"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4AC00BEA"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FAA0A0"/>
            <w:noWrap/>
            <w:vAlign w:val="center"/>
            <w:hideMark/>
          </w:tcPr>
          <w:p w14:paraId="4495DF0F"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nil"/>
            </w:tcBorders>
            <w:shd w:val="clear" w:color="000000" w:fill="A9D08E"/>
            <w:noWrap/>
            <w:vAlign w:val="center"/>
            <w:hideMark/>
          </w:tcPr>
          <w:p w14:paraId="449B0E20"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r>
      <w:tr w:rsidR="00C5574B" w:rsidRPr="00C5574B" w14:paraId="4122C545" w14:textId="77777777" w:rsidTr="00C5574B">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5ABA37A4" w14:textId="77777777" w:rsidR="00C5574B" w:rsidRPr="00C5574B" w:rsidRDefault="00C5574B" w:rsidP="00C5574B">
            <w:pPr>
              <w:spacing w:after="0" w:line="240" w:lineRule="auto"/>
              <w:rPr>
                <w:rFonts w:ascii="Calibri Light" w:eastAsia="Times New Roman" w:hAnsi="Calibri Light" w:cs="Calibri Light"/>
                <w:kern w:val="0"/>
                <w:sz w:val="18"/>
                <w:szCs w:val="18"/>
                <w14:ligatures w14:val="none"/>
              </w:rPr>
            </w:pPr>
            <w:r w:rsidRPr="00C5574B">
              <w:rPr>
                <w:rFonts w:ascii="Calibri Light" w:eastAsia="Times New Roman" w:hAnsi="Calibri Light" w:cs="Calibri Light"/>
                <w:kern w:val="0"/>
                <w:sz w:val="18"/>
                <w:szCs w:val="18"/>
                <w14:ligatures w14:val="none"/>
              </w:rPr>
              <w:t>Chenyu Nie, 2022</w:t>
            </w:r>
          </w:p>
        </w:tc>
        <w:tc>
          <w:tcPr>
            <w:tcW w:w="760" w:type="dxa"/>
            <w:tcBorders>
              <w:top w:val="single" w:sz="4" w:space="0" w:color="000000"/>
              <w:left w:val="nil"/>
              <w:bottom w:val="single" w:sz="4" w:space="0" w:color="000000"/>
              <w:right w:val="single" w:sz="4" w:space="0" w:color="FFFFFF"/>
            </w:tcBorders>
            <w:shd w:val="clear" w:color="000000" w:fill="A9D08E"/>
            <w:noWrap/>
            <w:vAlign w:val="center"/>
            <w:hideMark/>
          </w:tcPr>
          <w:p w14:paraId="34F562B9"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44D92C5F"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5A881832"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32150E48"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FAA0A0"/>
            <w:noWrap/>
            <w:vAlign w:val="center"/>
            <w:hideMark/>
          </w:tcPr>
          <w:p w14:paraId="6CD1AB02"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429A572D"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360F1F1B"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A9D08E"/>
            <w:noWrap/>
            <w:vAlign w:val="center"/>
            <w:hideMark/>
          </w:tcPr>
          <w:p w14:paraId="7D292CC4"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nil"/>
            </w:tcBorders>
            <w:shd w:val="clear" w:color="000000" w:fill="FAA0A0"/>
            <w:noWrap/>
            <w:vAlign w:val="center"/>
            <w:hideMark/>
          </w:tcPr>
          <w:p w14:paraId="2FA752DD"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r>
      <w:tr w:rsidR="00C5574B" w:rsidRPr="00C5574B" w14:paraId="3D4AD2E1" w14:textId="77777777" w:rsidTr="00C5574B">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6DF6D1DD" w14:textId="77777777" w:rsidR="00C5574B" w:rsidRPr="00C5574B" w:rsidRDefault="00C5574B" w:rsidP="00C5574B">
            <w:pPr>
              <w:spacing w:after="0" w:line="240" w:lineRule="auto"/>
              <w:rPr>
                <w:rFonts w:ascii="Calibri Light" w:eastAsia="Times New Roman" w:hAnsi="Calibri Light" w:cs="Calibri Light"/>
                <w:kern w:val="0"/>
                <w:sz w:val="18"/>
                <w:szCs w:val="18"/>
                <w14:ligatures w14:val="none"/>
              </w:rPr>
            </w:pPr>
            <w:r w:rsidRPr="00C5574B">
              <w:rPr>
                <w:rFonts w:ascii="Calibri Light" w:eastAsia="Times New Roman" w:hAnsi="Calibri Light" w:cs="Calibri Light"/>
                <w:kern w:val="0"/>
                <w:sz w:val="18"/>
                <w:szCs w:val="18"/>
                <w14:ligatures w14:val="none"/>
              </w:rPr>
              <w:t>Jinman Zhong, 2021</w:t>
            </w:r>
          </w:p>
        </w:tc>
        <w:tc>
          <w:tcPr>
            <w:tcW w:w="760" w:type="dxa"/>
            <w:tcBorders>
              <w:top w:val="single" w:sz="4" w:space="0" w:color="000000"/>
              <w:left w:val="nil"/>
              <w:bottom w:val="single" w:sz="4" w:space="0" w:color="000000"/>
              <w:right w:val="single" w:sz="4" w:space="0" w:color="FFFFFF"/>
            </w:tcBorders>
            <w:shd w:val="clear" w:color="000000" w:fill="FAA0A0"/>
            <w:noWrap/>
            <w:vAlign w:val="center"/>
            <w:hideMark/>
          </w:tcPr>
          <w:p w14:paraId="30DDF768"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4E692ED1"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3435E031"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11E69098"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5545D40F"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72E5302B"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5D75D0F7"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FAA0A0"/>
            <w:noWrap/>
            <w:vAlign w:val="center"/>
            <w:hideMark/>
          </w:tcPr>
          <w:p w14:paraId="0BDE6A93"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nil"/>
            </w:tcBorders>
            <w:shd w:val="clear" w:color="000000" w:fill="A9D08E"/>
            <w:noWrap/>
            <w:vAlign w:val="center"/>
            <w:hideMark/>
          </w:tcPr>
          <w:p w14:paraId="6EAB50E2"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r>
      <w:tr w:rsidR="00C5574B" w:rsidRPr="00C5574B" w14:paraId="367729C0" w14:textId="77777777" w:rsidTr="00C5574B">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7A88E76A" w14:textId="77777777" w:rsidR="00C5574B" w:rsidRPr="00C5574B" w:rsidRDefault="00C5574B" w:rsidP="00C5574B">
            <w:pPr>
              <w:spacing w:after="0" w:line="240" w:lineRule="auto"/>
              <w:rPr>
                <w:rFonts w:ascii="Calibri Light" w:eastAsia="Times New Roman" w:hAnsi="Calibri Light" w:cs="Calibri Light"/>
                <w:kern w:val="0"/>
                <w:sz w:val="18"/>
                <w:szCs w:val="18"/>
                <w14:ligatures w14:val="none"/>
              </w:rPr>
            </w:pPr>
            <w:r w:rsidRPr="00C5574B">
              <w:rPr>
                <w:rFonts w:ascii="Calibri Light" w:eastAsia="Times New Roman" w:hAnsi="Calibri Light" w:cs="Calibri Light"/>
                <w:kern w:val="0"/>
                <w:sz w:val="18"/>
                <w:szCs w:val="18"/>
                <w14:ligatures w14:val="none"/>
              </w:rPr>
              <w:t>Xia Yang, 2021</w:t>
            </w:r>
          </w:p>
        </w:tc>
        <w:tc>
          <w:tcPr>
            <w:tcW w:w="760" w:type="dxa"/>
            <w:tcBorders>
              <w:top w:val="single" w:sz="4" w:space="0" w:color="000000"/>
              <w:left w:val="nil"/>
              <w:bottom w:val="single" w:sz="4" w:space="0" w:color="000000"/>
              <w:right w:val="single" w:sz="4" w:space="0" w:color="FFFFFF"/>
            </w:tcBorders>
            <w:shd w:val="clear" w:color="000000" w:fill="A9D08E"/>
            <w:noWrap/>
            <w:vAlign w:val="center"/>
            <w:hideMark/>
          </w:tcPr>
          <w:p w14:paraId="7122BA00"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FAA0A0"/>
            <w:noWrap/>
            <w:vAlign w:val="center"/>
            <w:hideMark/>
          </w:tcPr>
          <w:p w14:paraId="5C4692CD"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1A7AA59B"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6E2FEAB2"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3F4BA221"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5397A261"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7B3D4DA2"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FAA0A0"/>
            <w:noWrap/>
            <w:vAlign w:val="center"/>
            <w:hideMark/>
          </w:tcPr>
          <w:p w14:paraId="79D83D5A"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c>
          <w:tcPr>
            <w:tcW w:w="760" w:type="dxa"/>
            <w:tcBorders>
              <w:top w:val="single" w:sz="4" w:space="0" w:color="000000"/>
              <w:left w:val="single" w:sz="8" w:space="0" w:color="auto"/>
              <w:bottom w:val="single" w:sz="4" w:space="0" w:color="000000"/>
              <w:right w:val="nil"/>
            </w:tcBorders>
            <w:shd w:val="clear" w:color="000000" w:fill="A9D08E"/>
            <w:noWrap/>
            <w:vAlign w:val="center"/>
            <w:hideMark/>
          </w:tcPr>
          <w:p w14:paraId="77B6AF7C" w14:textId="77777777" w:rsidR="00C5574B" w:rsidRPr="00C5574B" w:rsidRDefault="00C5574B" w:rsidP="00C5574B">
            <w:pPr>
              <w:spacing w:after="0" w:line="240" w:lineRule="auto"/>
              <w:jc w:val="center"/>
              <w:rPr>
                <w:rFonts w:ascii="Calibri Light" w:eastAsia="Times New Roman" w:hAnsi="Calibri Light" w:cs="Calibri Light"/>
                <w:kern w:val="0"/>
                <w:sz w:val="24"/>
                <w:szCs w:val="24"/>
                <w14:ligatures w14:val="none"/>
              </w:rPr>
            </w:pPr>
            <w:r w:rsidRPr="00C5574B">
              <w:rPr>
                <w:rFonts w:ascii="Calibri Light" w:eastAsia="Times New Roman" w:hAnsi="Calibri Light" w:cs="Calibri Light"/>
                <w:kern w:val="0"/>
                <w:sz w:val="24"/>
                <w:szCs w:val="24"/>
                <w14:ligatures w14:val="none"/>
              </w:rPr>
              <w:t>+</w:t>
            </w:r>
          </w:p>
        </w:tc>
      </w:tr>
    </w:tbl>
    <w:p w14:paraId="0E4B5817" w14:textId="5BE5F7D0" w:rsidR="00595D09" w:rsidRPr="00ED7852" w:rsidRDefault="0042272E" w:rsidP="00351756">
      <w:r w:rsidRPr="00ED7852">
        <w:rPr>
          <w:rFonts w:ascii="Calibri Light" w:eastAsia="Times New Roman" w:hAnsi="Calibri Light" w:cs="Calibri Light"/>
          <w:b/>
          <w:bCs/>
          <w:color w:val="000000"/>
          <w:kern w:val="0"/>
          <w14:ligatures w14:val="none"/>
        </w:rPr>
        <w:t xml:space="preserve">Table 2. </w:t>
      </w:r>
      <w:r w:rsidRPr="00ED7852">
        <w:rPr>
          <w:rFonts w:ascii="Calibri Light" w:eastAsia="Times New Roman" w:hAnsi="Calibri Light" w:cs="Calibri Light"/>
          <w:color w:val="000000"/>
          <w:kern w:val="0"/>
          <w14:ligatures w14:val="none"/>
        </w:rPr>
        <w:t>Risk of bias and applicability assessment</w:t>
      </w:r>
    </w:p>
    <w:p w14:paraId="12F1E078" w14:textId="72CE4103" w:rsidR="00C62205" w:rsidRPr="00ED7852" w:rsidRDefault="001C6EDE" w:rsidP="001C6EDE">
      <w:r>
        <w:t xml:space="preserve">2.2 </w:t>
      </w:r>
      <w:r w:rsidR="000A2C2B" w:rsidRPr="00ED7852">
        <w:t xml:space="preserve">Synthesis </w:t>
      </w:r>
    </w:p>
    <w:p w14:paraId="3BE3875C" w14:textId="77DDBF5D" w:rsidR="00C62205" w:rsidRPr="00ED7852" w:rsidRDefault="00C62205" w:rsidP="001C6EDE">
      <w:pPr>
        <w:pStyle w:val="ListParagraph"/>
        <w:ind w:left="0"/>
      </w:pPr>
      <w:r w:rsidRPr="00ED7852">
        <w:t xml:space="preserve">The findings of this review are reported in accordance with the Preferred Reporting Items for Systematic Reviews and Meta-Analyses (PRISMA) guidelines </w:t>
      </w:r>
      <w:r w:rsidRPr="00ED7852">
        <w:fldChar w:fldCharType="begin"/>
      </w:r>
      <w:r w:rsidRPr="00ED7852">
        <w:instrText xml:space="preserve"> ADDIN EN.CITE &lt;EndNote&gt;&lt;Cite&gt;&lt;Author&gt;Moher&lt;/Author&gt;&lt;Year&gt;2009&lt;/Year&gt;&lt;RecNum&gt;13&lt;/RecNum&gt;&lt;DisplayText&gt;(Moher et al., 2009)&lt;/DisplayText&gt;&lt;record&gt;&lt;rec-number&gt;13&lt;/rec-number&gt;&lt;foreign-keys&gt;&lt;key app="EN" db-id="wz5p09xxjrsa2aefsws5erx9xedwd52xwxe0" timestamp="1704494777"&gt;13&lt;/key&gt;&lt;/foreign-keys&gt;&lt;ref-type name="Journal Article"&gt;17&lt;/ref-type&gt;&lt;contributors&gt;&lt;authors&gt;&lt;author&gt;Moher, David&lt;/author&gt;&lt;author&gt;Liberati, Alessandro&lt;/author&gt;&lt;author&gt;Tetzlaff, Jennifer&lt;/author&gt;&lt;author&gt;Altman, Douglas G.&lt;/author&gt;&lt;/authors&gt;&lt;/contributors&gt;&lt;titles&gt;&lt;title&gt;Preferred Reporting Items for Systematic Reviews and Meta-Analyses: The PRISMA Statement&lt;/title&gt;&lt;secondary-title&gt;Annals of Internal Medicine&lt;/secondary-title&gt;&lt;/titles&gt;&lt;periodical&gt;&lt;full-title&gt;Annals of Internal Medicine&lt;/full-title&gt;&lt;/periodical&gt;&lt;pages&gt;264-269&lt;/pages&gt;&lt;volume&gt;151&lt;/volume&gt;&lt;number&gt;4&lt;/number&gt;&lt;dates&gt;&lt;year&gt;2009&lt;/year&gt;&lt;pub-dates&gt;&lt;date&gt;2009/08/18&lt;/date&gt;&lt;/pub-dates&gt;&lt;/dates&gt;&lt;publisher&gt;American College of Physicians&lt;/publisher&gt;&lt;isbn&gt;0003-4819&lt;/isbn&gt;&lt;urls&gt;&lt;related-urls&gt;&lt;url&gt;https://www.acpjournals.org/doi/abs/10.7326/0003-4819-151-4-200908180-00135&lt;/url&gt;&lt;/related-urls&gt;&lt;/urls&gt;&lt;electronic-resource-num&gt;10.7326/0003-4819-151-4-200908180-00135&lt;/electronic-resource-num&gt;&lt;access-date&gt;2024/01/05&lt;/access-date&gt;&lt;/record&gt;&lt;/Cite&gt;&lt;/EndNote&gt;</w:instrText>
      </w:r>
      <w:r w:rsidRPr="00ED7852">
        <w:fldChar w:fldCharType="separate"/>
      </w:r>
      <w:r w:rsidRPr="00ED7852">
        <w:rPr>
          <w:noProof/>
        </w:rPr>
        <w:t>(Moher et al., 2009)</w:t>
      </w:r>
      <w:r w:rsidRPr="00ED7852">
        <w:fldChar w:fldCharType="end"/>
      </w:r>
      <w:r w:rsidRPr="00ED7852">
        <w:t>. Owing to considerable heterogeneity in study design, tumour types, result measurement techniques, validation methods, and data sizes, a meta-analysis was deemed unsuitable. Instead, a narrative synthesis approach was utilized to integrally interpret the diverse studies focusing on the identification of hypoxia signatures (HSs) across various tumour types using a range of machine learning methodologies.</w:t>
      </w:r>
    </w:p>
    <w:p w14:paraId="22CCA220" w14:textId="77777777" w:rsidR="00C62205" w:rsidRPr="00ED7852" w:rsidRDefault="00C62205" w:rsidP="001C6EDE">
      <w:pPr>
        <w:pStyle w:val="ListParagraph"/>
        <w:ind w:left="0"/>
      </w:pPr>
    </w:p>
    <w:p w14:paraId="0D5E981E" w14:textId="277605F8" w:rsidR="00AF6B17" w:rsidRDefault="00C62205" w:rsidP="00C61D89">
      <w:pPr>
        <w:pStyle w:val="ListParagraph"/>
        <w:ind w:left="0"/>
      </w:pPr>
      <w:r w:rsidRPr="00ED7852">
        <w:t xml:space="preserve">Table 3 provides a comprehensive summary, detailing the characteristics and methods employed for HS identification in the included studies. These studies are systematically categorized based on the methodologies used, such as LASSO Cox regression, LASSO, Random Forest, K-means, Logistic </w:t>
      </w:r>
      <w:r w:rsidRPr="00ED7852">
        <w:lastRenderedPageBreak/>
        <w:t>Regression, Unsupervised Clustering, t-SNE, and Autoencoders. It is noted that some studies may fall into multiple categories if they employed several methods. In such instances, the function and effectiveness of each method in relation to the study are discussed separately.</w:t>
      </w:r>
    </w:p>
    <w:p w14:paraId="4042B0D8" w14:textId="77777777" w:rsidR="00C61D89" w:rsidRPr="00ED7852" w:rsidRDefault="00C61D89" w:rsidP="00C61D89">
      <w:pPr>
        <w:pStyle w:val="ListParagraph"/>
        <w:ind w:left="0"/>
      </w:pPr>
    </w:p>
    <w:tbl>
      <w:tblPr>
        <w:tblW w:w="8789" w:type="dxa"/>
        <w:tblLook w:val="04A0" w:firstRow="1" w:lastRow="0" w:firstColumn="1" w:lastColumn="0" w:noHBand="0" w:noVBand="1"/>
      </w:tblPr>
      <w:tblGrid>
        <w:gridCol w:w="1843"/>
        <w:gridCol w:w="1701"/>
        <w:gridCol w:w="3515"/>
        <w:gridCol w:w="1730"/>
      </w:tblGrid>
      <w:tr w:rsidR="00AF44EB" w:rsidRPr="00AF6B17" w14:paraId="3DBCAFF3" w14:textId="77777777" w:rsidTr="00EC0314">
        <w:trPr>
          <w:trHeight w:val="360"/>
        </w:trPr>
        <w:tc>
          <w:tcPr>
            <w:tcW w:w="1843" w:type="dxa"/>
            <w:tcBorders>
              <w:top w:val="single" w:sz="8" w:space="0" w:color="auto"/>
              <w:left w:val="nil"/>
              <w:bottom w:val="single" w:sz="8" w:space="0" w:color="auto"/>
              <w:right w:val="nil"/>
            </w:tcBorders>
            <w:shd w:val="clear" w:color="auto" w:fill="auto"/>
            <w:noWrap/>
            <w:hideMark/>
          </w:tcPr>
          <w:p w14:paraId="00FE6E93" w14:textId="06AC7602" w:rsidR="00AF44EB" w:rsidRPr="00AF6B17" w:rsidRDefault="00AF44EB" w:rsidP="00AF44EB">
            <w:pPr>
              <w:spacing w:after="0" w:line="240" w:lineRule="auto"/>
              <w:rPr>
                <w:rFonts w:ascii="Calibri" w:eastAsia="Times New Roman" w:hAnsi="Calibri" w:cs="Calibri"/>
                <w:color w:val="000000"/>
                <w:kern w:val="0"/>
                <w14:ligatures w14:val="none"/>
              </w:rPr>
            </w:pPr>
            <w:r w:rsidRPr="00C82876">
              <w:t>First Author</w:t>
            </w:r>
          </w:p>
        </w:tc>
        <w:tc>
          <w:tcPr>
            <w:tcW w:w="1701" w:type="dxa"/>
            <w:tcBorders>
              <w:top w:val="single" w:sz="8" w:space="0" w:color="auto"/>
              <w:left w:val="nil"/>
              <w:bottom w:val="single" w:sz="8" w:space="0" w:color="auto"/>
              <w:right w:val="nil"/>
            </w:tcBorders>
            <w:shd w:val="clear" w:color="auto" w:fill="auto"/>
            <w:noWrap/>
            <w:hideMark/>
          </w:tcPr>
          <w:p w14:paraId="3BE4AF4E" w14:textId="7496E21D" w:rsidR="00AF44EB" w:rsidRPr="00AF6B17" w:rsidRDefault="00AF44EB" w:rsidP="00AF44EB">
            <w:pPr>
              <w:spacing w:after="0" w:line="240" w:lineRule="auto"/>
              <w:rPr>
                <w:rFonts w:ascii="Calibri" w:eastAsia="Times New Roman" w:hAnsi="Calibri" w:cs="Calibri"/>
                <w:color w:val="000000"/>
                <w:kern w:val="0"/>
                <w14:ligatures w14:val="none"/>
              </w:rPr>
            </w:pPr>
            <w:r w:rsidRPr="00C82876">
              <w:t>Publication Year</w:t>
            </w:r>
          </w:p>
        </w:tc>
        <w:tc>
          <w:tcPr>
            <w:tcW w:w="3515" w:type="dxa"/>
            <w:tcBorders>
              <w:top w:val="single" w:sz="8" w:space="0" w:color="auto"/>
              <w:left w:val="nil"/>
              <w:bottom w:val="single" w:sz="8" w:space="0" w:color="auto"/>
              <w:right w:val="nil"/>
            </w:tcBorders>
            <w:shd w:val="clear" w:color="auto" w:fill="auto"/>
            <w:noWrap/>
            <w:hideMark/>
          </w:tcPr>
          <w:p w14:paraId="4F261C20" w14:textId="11FCC138" w:rsidR="00AF44EB" w:rsidRPr="00AF6B17" w:rsidRDefault="00AF44EB" w:rsidP="00AF44EB">
            <w:pPr>
              <w:spacing w:after="0" w:line="240" w:lineRule="auto"/>
              <w:rPr>
                <w:rFonts w:ascii="Calibri" w:eastAsia="Times New Roman" w:hAnsi="Calibri" w:cs="Calibri"/>
                <w:color w:val="000000"/>
                <w:kern w:val="0"/>
                <w14:ligatures w14:val="none"/>
              </w:rPr>
            </w:pPr>
            <w:r w:rsidRPr="00C82876">
              <w:t>Methods</w:t>
            </w:r>
          </w:p>
        </w:tc>
        <w:tc>
          <w:tcPr>
            <w:tcW w:w="1730" w:type="dxa"/>
            <w:tcBorders>
              <w:top w:val="single" w:sz="8" w:space="0" w:color="auto"/>
              <w:left w:val="nil"/>
              <w:bottom w:val="single" w:sz="8" w:space="0" w:color="auto"/>
              <w:right w:val="nil"/>
            </w:tcBorders>
            <w:shd w:val="clear" w:color="auto" w:fill="auto"/>
            <w:noWrap/>
            <w:hideMark/>
          </w:tcPr>
          <w:p w14:paraId="0411E64C" w14:textId="4D697FDD" w:rsidR="00AF44EB" w:rsidRPr="00AF6B17" w:rsidRDefault="00AF44EB" w:rsidP="00AF44EB">
            <w:pPr>
              <w:spacing w:after="0" w:line="240" w:lineRule="auto"/>
              <w:rPr>
                <w:rFonts w:ascii="Calibri" w:eastAsia="Times New Roman" w:hAnsi="Calibri" w:cs="Calibri"/>
                <w:color w:val="000000"/>
                <w:kern w:val="0"/>
                <w14:ligatures w14:val="none"/>
              </w:rPr>
            </w:pPr>
            <w:r w:rsidRPr="00C82876">
              <w:t>Tumour</w:t>
            </w:r>
          </w:p>
        </w:tc>
      </w:tr>
      <w:tr w:rsidR="00AF44EB" w:rsidRPr="00AF6B17" w14:paraId="5B1CD7CE" w14:textId="77777777" w:rsidTr="00EC0314">
        <w:trPr>
          <w:trHeight w:val="360"/>
        </w:trPr>
        <w:tc>
          <w:tcPr>
            <w:tcW w:w="1843" w:type="dxa"/>
            <w:tcBorders>
              <w:top w:val="nil"/>
              <w:left w:val="nil"/>
              <w:bottom w:val="single" w:sz="8" w:space="0" w:color="auto"/>
              <w:right w:val="nil"/>
            </w:tcBorders>
            <w:shd w:val="clear" w:color="auto" w:fill="auto"/>
            <w:noWrap/>
            <w:hideMark/>
          </w:tcPr>
          <w:p w14:paraId="0AB6DBEA" w14:textId="3AC779CE" w:rsidR="00AF44EB" w:rsidRPr="00AF6B17" w:rsidRDefault="00AF44EB" w:rsidP="00AF44EB">
            <w:pPr>
              <w:spacing w:after="0" w:line="240" w:lineRule="auto"/>
              <w:rPr>
                <w:rFonts w:ascii="Calibri" w:eastAsia="Times New Roman" w:hAnsi="Calibri" w:cs="Calibri"/>
                <w:color w:val="000000"/>
                <w:kern w:val="0"/>
                <w14:ligatures w14:val="none"/>
              </w:rPr>
            </w:pPr>
            <w:r w:rsidRPr="00C82876">
              <w:t>Cheng-Peng Gui</w:t>
            </w:r>
          </w:p>
        </w:tc>
        <w:tc>
          <w:tcPr>
            <w:tcW w:w="1701" w:type="dxa"/>
            <w:tcBorders>
              <w:top w:val="nil"/>
              <w:left w:val="nil"/>
              <w:bottom w:val="single" w:sz="8" w:space="0" w:color="auto"/>
              <w:right w:val="nil"/>
            </w:tcBorders>
            <w:shd w:val="clear" w:color="auto" w:fill="auto"/>
            <w:noWrap/>
            <w:hideMark/>
          </w:tcPr>
          <w:p w14:paraId="241F634C" w14:textId="27269039" w:rsidR="00AF44EB" w:rsidRPr="00AF6B17" w:rsidRDefault="00AF44EB" w:rsidP="00AF44EB">
            <w:pPr>
              <w:spacing w:after="0" w:line="240" w:lineRule="auto"/>
              <w:rPr>
                <w:rFonts w:ascii="Calibri" w:eastAsia="Times New Roman" w:hAnsi="Calibri" w:cs="Calibri"/>
                <w:color w:val="000000"/>
                <w:kern w:val="0"/>
                <w14:ligatures w14:val="none"/>
              </w:rPr>
            </w:pPr>
            <w:r w:rsidRPr="00C82876">
              <w:t>2021</w:t>
            </w:r>
          </w:p>
        </w:tc>
        <w:tc>
          <w:tcPr>
            <w:tcW w:w="3515" w:type="dxa"/>
            <w:tcBorders>
              <w:top w:val="nil"/>
              <w:left w:val="nil"/>
              <w:bottom w:val="single" w:sz="8" w:space="0" w:color="auto"/>
              <w:right w:val="nil"/>
            </w:tcBorders>
            <w:shd w:val="clear" w:color="auto" w:fill="auto"/>
            <w:noWrap/>
            <w:hideMark/>
          </w:tcPr>
          <w:p w14:paraId="6331126E" w14:textId="3A6EA0B1" w:rsidR="00AF44EB" w:rsidRPr="00AF6B17" w:rsidRDefault="00AF44EB" w:rsidP="00AF44EB">
            <w:pPr>
              <w:spacing w:after="0" w:line="240" w:lineRule="auto"/>
              <w:rPr>
                <w:rFonts w:ascii="Calibri" w:eastAsia="Times New Roman" w:hAnsi="Calibri" w:cs="Calibri"/>
                <w:color w:val="000000"/>
                <w:kern w:val="0"/>
                <w14:ligatures w14:val="none"/>
              </w:rPr>
            </w:pPr>
            <w:r w:rsidRPr="00C82876">
              <w:t xml:space="preserve">t-SNE and </w:t>
            </w:r>
            <w:r w:rsidR="00CA40D0">
              <w:t>LASSO</w:t>
            </w:r>
          </w:p>
        </w:tc>
        <w:tc>
          <w:tcPr>
            <w:tcW w:w="1730" w:type="dxa"/>
            <w:tcBorders>
              <w:top w:val="nil"/>
              <w:left w:val="nil"/>
              <w:bottom w:val="single" w:sz="8" w:space="0" w:color="auto"/>
              <w:right w:val="nil"/>
            </w:tcBorders>
            <w:shd w:val="clear" w:color="auto" w:fill="auto"/>
            <w:noWrap/>
            <w:hideMark/>
          </w:tcPr>
          <w:p w14:paraId="6C9CEC29" w14:textId="3B89DF09" w:rsidR="00AF44EB" w:rsidRPr="00AF6B17" w:rsidRDefault="00AF44EB" w:rsidP="00AF44EB">
            <w:pPr>
              <w:spacing w:after="0" w:line="240" w:lineRule="auto"/>
              <w:rPr>
                <w:rFonts w:ascii="Calibri" w:eastAsia="Times New Roman" w:hAnsi="Calibri" w:cs="Calibri"/>
                <w:color w:val="000000"/>
                <w:kern w:val="0"/>
                <w14:ligatures w14:val="none"/>
              </w:rPr>
            </w:pPr>
            <w:r w:rsidRPr="00C82876">
              <w:t>ccRCC</w:t>
            </w:r>
          </w:p>
        </w:tc>
      </w:tr>
      <w:tr w:rsidR="00AF44EB" w:rsidRPr="00AF6B17" w14:paraId="1609F7E7" w14:textId="77777777" w:rsidTr="00EC0314">
        <w:trPr>
          <w:trHeight w:val="360"/>
        </w:trPr>
        <w:tc>
          <w:tcPr>
            <w:tcW w:w="1843" w:type="dxa"/>
            <w:tcBorders>
              <w:top w:val="nil"/>
              <w:left w:val="nil"/>
              <w:bottom w:val="single" w:sz="8" w:space="0" w:color="auto"/>
              <w:right w:val="nil"/>
            </w:tcBorders>
            <w:shd w:val="clear" w:color="auto" w:fill="auto"/>
            <w:noWrap/>
            <w:hideMark/>
          </w:tcPr>
          <w:p w14:paraId="7C8FDDDD" w14:textId="73DCCB48" w:rsidR="00AF44EB" w:rsidRPr="00AF6B17" w:rsidRDefault="00AF44EB" w:rsidP="00AF44EB">
            <w:pPr>
              <w:spacing w:after="0" w:line="240" w:lineRule="auto"/>
              <w:rPr>
                <w:rFonts w:ascii="Calibri" w:eastAsia="Times New Roman" w:hAnsi="Calibri" w:cs="Calibri"/>
                <w:color w:val="000000"/>
                <w:kern w:val="0"/>
                <w14:ligatures w14:val="none"/>
              </w:rPr>
            </w:pPr>
            <w:r w:rsidRPr="00C82876">
              <w:t>Yifan Liu</w:t>
            </w:r>
          </w:p>
        </w:tc>
        <w:tc>
          <w:tcPr>
            <w:tcW w:w="1701" w:type="dxa"/>
            <w:tcBorders>
              <w:top w:val="nil"/>
              <w:left w:val="nil"/>
              <w:bottom w:val="single" w:sz="8" w:space="0" w:color="auto"/>
              <w:right w:val="nil"/>
            </w:tcBorders>
            <w:shd w:val="clear" w:color="auto" w:fill="auto"/>
            <w:noWrap/>
            <w:hideMark/>
          </w:tcPr>
          <w:p w14:paraId="363F53EF" w14:textId="68FB4B58" w:rsidR="00AF44EB" w:rsidRPr="00AF6B17" w:rsidRDefault="00AF44EB" w:rsidP="00AF44EB">
            <w:pPr>
              <w:spacing w:after="0" w:line="240" w:lineRule="auto"/>
              <w:rPr>
                <w:rFonts w:ascii="Calibri" w:eastAsia="Times New Roman" w:hAnsi="Calibri" w:cs="Calibri"/>
                <w:color w:val="000000"/>
                <w:kern w:val="0"/>
                <w14:ligatures w14:val="none"/>
              </w:rPr>
            </w:pPr>
            <w:r w:rsidRPr="00C82876">
              <w:t>2020</w:t>
            </w:r>
          </w:p>
        </w:tc>
        <w:tc>
          <w:tcPr>
            <w:tcW w:w="3515" w:type="dxa"/>
            <w:tcBorders>
              <w:top w:val="nil"/>
              <w:left w:val="nil"/>
              <w:bottom w:val="single" w:sz="8" w:space="0" w:color="auto"/>
              <w:right w:val="nil"/>
            </w:tcBorders>
            <w:shd w:val="clear" w:color="auto" w:fill="auto"/>
            <w:noWrap/>
            <w:hideMark/>
          </w:tcPr>
          <w:p w14:paraId="3683B9FD" w14:textId="53376C53" w:rsidR="00AF44EB" w:rsidRPr="00AF6B17" w:rsidRDefault="00AF44EB" w:rsidP="00AF44EB">
            <w:pPr>
              <w:spacing w:after="0" w:line="240" w:lineRule="auto"/>
              <w:rPr>
                <w:rFonts w:ascii="Calibri" w:eastAsia="Times New Roman" w:hAnsi="Calibri" w:cs="Calibri"/>
                <w:color w:val="000000"/>
                <w:kern w:val="0"/>
                <w14:ligatures w14:val="none"/>
              </w:rPr>
            </w:pPr>
            <w:r w:rsidRPr="00C82876">
              <w:t>t-SNE and L</w:t>
            </w:r>
            <w:r w:rsidR="00CA40D0">
              <w:t>ASSO</w:t>
            </w:r>
            <w:r w:rsidRPr="00C82876">
              <w:t xml:space="preserve"> Cox Regression</w:t>
            </w:r>
          </w:p>
        </w:tc>
        <w:tc>
          <w:tcPr>
            <w:tcW w:w="1730" w:type="dxa"/>
            <w:tcBorders>
              <w:top w:val="nil"/>
              <w:left w:val="nil"/>
              <w:bottom w:val="single" w:sz="8" w:space="0" w:color="auto"/>
              <w:right w:val="nil"/>
            </w:tcBorders>
            <w:shd w:val="clear" w:color="auto" w:fill="auto"/>
            <w:noWrap/>
            <w:hideMark/>
          </w:tcPr>
          <w:p w14:paraId="7682E14B" w14:textId="66914284" w:rsidR="00AF44EB" w:rsidRPr="00AF6B17" w:rsidRDefault="00AF44EB" w:rsidP="00AF44EB">
            <w:pPr>
              <w:spacing w:after="0" w:line="240" w:lineRule="auto"/>
              <w:rPr>
                <w:rFonts w:ascii="Calibri" w:eastAsia="Times New Roman" w:hAnsi="Calibri" w:cs="Calibri"/>
                <w:color w:val="000000"/>
                <w:kern w:val="0"/>
                <w14:ligatures w14:val="none"/>
              </w:rPr>
            </w:pPr>
            <w:r w:rsidRPr="00C82876">
              <w:t>Gastric Cancer</w:t>
            </w:r>
          </w:p>
        </w:tc>
      </w:tr>
      <w:tr w:rsidR="00AF44EB" w:rsidRPr="00AF6B17" w14:paraId="6EBE19E3" w14:textId="77777777" w:rsidTr="00EC0314">
        <w:trPr>
          <w:trHeight w:val="360"/>
        </w:trPr>
        <w:tc>
          <w:tcPr>
            <w:tcW w:w="1843" w:type="dxa"/>
            <w:tcBorders>
              <w:top w:val="nil"/>
              <w:left w:val="nil"/>
              <w:bottom w:val="single" w:sz="8" w:space="0" w:color="auto"/>
              <w:right w:val="nil"/>
            </w:tcBorders>
            <w:shd w:val="clear" w:color="auto" w:fill="auto"/>
            <w:noWrap/>
            <w:hideMark/>
          </w:tcPr>
          <w:p w14:paraId="177823ED" w14:textId="568C548C" w:rsidR="00AF44EB" w:rsidRPr="00AF6B17" w:rsidRDefault="00AF44EB" w:rsidP="00AF44EB">
            <w:pPr>
              <w:spacing w:after="0" w:line="240" w:lineRule="auto"/>
              <w:rPr>
                <w:rFonts w:ascii="Calibri" w:eastAsia="Times New Roman" w:hAnsi="Calibri" w:cs="Calibri"/>
                <w:color w:val="000000"/>
                <w:kern w:val="0"/>
                <w14:ligatures w14:val="none"/>
              </w:rPr>
            </w:pPr>
            <w:r w:rsidRPr="00C82876">
              <w:t>Zhi Liu</w:t>
            </w:r>
          </w:p>
        </w:tc>
        <w:tc>
          <w:tcPr>
            <w:tcW w:w="1701" w:type="dxa"/>
            <w:tcBorders>
              <w:top w:val="nil"/>
              <w:left w:val="nil"/>
              <w:bottom w:val="single" w:sz="8" w:space="0" w:color="auto"/>
              <w:right w:val="nil"/>
            </w:tcBorders>
            <w:shd w:val="clear" w:color="auto" w:fill="auto"/>
            <w:noWrap/>
            <w:hideMark/>
          </w:tcPr>
          <w:p w14:paraId="7706E7C0" w14:textId="3979F5E7" w:rsidR="00AF44EB" w:rsidRPr="00AF6B17" w:rsidRDefault="00AF44EB" w:rsidP="00AF44EB">
            <w:pPr>
              <w:spacing w:after="0" w:line="240" w:lineRule="auto"/>
              <w:rPr>
                <w:rFonts w:ascii="Calibri" w:eastAsia="Times New Roman" w:hAnsi="Calibri" w:cs="Calibri"/>
                <w:color w:val="000000"/>
                <w:kern w:val="0"/>
                <w14:ligatures w14:val="none"/>
              </w:rPr>
            </w:pPr>
            <w:r w:rsidRPr="00C82876">
              <w:t>2021</w:t>
            </w:r>
          </w:p>
        </w:tc>
        <w:tc>
          <w:tcPr>
            <w:tcW w:w="3515" w:type="dxa"/>
            <w:tcBorders>
              <w:top w:val="nil"/>
              <w:left w:val="nil"/>
              <w:bottom w:val="single" w:sz="8" w:space="0" w:color="auto"/>
              <w:right w:val="nil"/>
            </w:tcBorders>
            <w:shd w:val="clear" w:color="auto" w:fill="auto"/>
            <w:noWrap/>
            <w:hideMark/>
          </w:tcPr>
          <w:p w14:paraId="5EF5BAD7" w14:textId="7B55CBEC" w:rsidR="00AF44EB" w:rsidRPr="00AF6B17" w:rsidRDefault="00AF44EB" w:rsidP="00AF44EB">
            <w:pPr>
              <w:spacing w:after="0" w:line="240" w:lineRule="auto"/>
              <w:rPr>
                <w:rFonts w:ascii="Calibri" w:eastAsia="Times New Roman" w:hAnsi="Calibri" w:cs="Calibri"/>
                <w:color w:val="000000"/>
                <w:kern w:val="0"/>
                <w14:ligatures w14:val="none"/>
              </w:rPr>
            </w:pPr>
            <w:r w:rsidRPr="00C82876">
              <w:t>LASSO</w:t>
            </w:r>
          </w:p>
        </w:tc>
        <w:tc>
          <w:tcPr>
            <w:tcW w:w="1730" w:type="dxa"/>
            <w:tcBorders>
              <w:top w:val="nil"/>
              <w:left w:val="nil"/>
              <w:bottom w:val="single" w:sz="8" w:space="0" w:color="auto"/>
              <w:right w:val="nil"/>
            </w:tcBorders>
            <w:shd w:val="clear" w:color="auto" w:fill="auto"/>
            <w:noWrap/>
            <w:hideMark/>
          </w:tcPr>
          <w:p w14:paraId="140DC152" w14:textId="4C55EEBA" w:rsidR="00AF44EB" w:rsidRPr="00AF6B17" w:rsidRDefault="00AF44EB" w:rsidP="00AF44EB">
            <w:pPr>
              <w:spacing w:after="0" w:line="240" w:lineRule="auto"/>
              <w:rPr>
                <w:rFonts w:ascii="Calibri" w:eastAsia="Times New Roman" w:hAnsi="Calibri" w:cs="Calibri"/>
                <w:color w:val="000000"/>
                <w:kern w:val="0"/>
                <w14:ligatures w14:val="none"/>
              </w:rPr>
            </w:pPr>
            <w:r w:rsidRPr="00C82876">
              <w:t>BLCA</w:t>
            </w:r>
          </w:p>
        </w:tc>
      </w:tr>
      <w:tr w:rsidR="00AF44EB" w:rsidRPr="00AF6B17" w14:paraId="362937A1" w14:textId="77777777" w:rsidTr="00EC0314">
        <w:trPr>
          <w:trHeight w:val="360"/>
        </w:trPr>
        <w:tc>
          <w:tcPr>
            <w:tcW w:w="1843" w:type="dxa"/>
            <w:tcBorders>
              <w:top w:val="nil"/>
              <w:left w:val="nil"/>
              <w:bottom w:val="single" w:sz="8" w:space="0" w:color="auto"/>
              <w:right w:val="nil"/>
            </w:tcBorders>
            <w:shd w:val="clear" w:color="auto" w:fill="auto"/>
            <w:noWrap/>
            <w:hideMark/>
          </w:tcPr>
          <w:p w14:paraId="0DF41506" w14:textId="769FBFE8" w:rsidR="00AF44EB" w:rsidRPr="00AF6B17" w:rsidRDefault="00AF44EB" w:rsidP="00AF44EB">
            <w:pPr>
              <w:spacing w:after="0" w:line="240" w:lineRule="auto"/>
              <w:rPr>
                <w:rFonts w:ascii="Calibri" w:eastAsia="Times New Roman" w:hAnsi="Calibri" w:cs="Calibri"/>
                <w:color w:val="000000"/>
                <w:kern w:val="0"/>
                <w14:ligatures w14:val="none"/>
              </w:rPr>
            </w:pPr>
            <w:r w:rsidRPr="00C82876">
              <w:t>Yanhong Shou</w:t>
            </w:r>
          </w:p>
        </w:tc>
        <w:tc>
          <w:tcPr>
            <w:tcW w:w="1701" w:type="dxa"/>
            <w:tcBorders>
              <w:top w:val="nil"/>
              <w:left w:val="nil"/>
              <w:bottom w:val="single" w:sz="8" w:space="0" w:color="auto"/>
              <w:right w:val="nil"/>
            </w:tcBorders>
            <w:shd w:val="clear" w:color="auto" w:fill="auto"/>
            <w:noWrap/>
            <w:hideMark/>
          </w:tcPr>
          <w:p w14:paraId="67D74EE2" w14:textId="285D6212" w:rsidR="00AF44EB" w:rsidRPr="00AF6B17" w:rsidRDefault="00AF44EB" w:rsidP="00AF44EB">
            <w:pPr>
              <w:spacing w:after="0" w:line="240" w:lineRule="auto"/>
              <w:rPr>
                <w:rFonts w:ascii="Calibri" w:eastAsia="Times New Roman" w:hAnsi="Calibri" w:cs="Calibri"/>
                <w:color w:val="000000"/>
                <w:kern w:val="0"/>
                <w14:ligatures w14:val="none"/>
              </w:rPr>
            </w:pPr>
            <w:r w:rsidRPr="00C82876">
              <w:t>2021</w:t>
            </w:r>
          </w:p>
        </w:tc>
        <w:tc>
          <w:tcPr>
            <w:tcW w:w="3515" w:type="dxa"/>
            <w:tcBorders>
              <w:top w:val="nil"/>
              <w:left w:val="nil"/>
              <w:bottom w:val="single" w:sz="8" w:space="0" w:color="auto"/>
              <w:right w:val="nil"/>
            </w:tcBorders>
            <w:shd w:val="clear" w:color="auto" w:fill="auto"/>
            <w:noWrap/>
            <w:hideMark/>
          </w:tcPr>
          <w:p w14:paraId="49FA2DC9" w14:textId="7F26C98E" w:rsidR="00AF44EB" w:rsidRPr="00AF6B17" w:rsidRDefault="00AF44EB" w:rsidP="00AF44EB">
            <w:pPr>
              <w:spacing w:after="0" w:line="240" w:lineRule="auto"/>
              <w:rPr>
                <w:rFonts w:ascii="Calibri" w:eastAsia="Times New Roman" w:hAnsi="Calibri" w:cs="Calibri"/>
                <w:color w:val="000000"/>
                <w:kern w:val="0"/>
                <w14:ligatures w14:val="none"/>
              </w:rPr>
            </w:pPr>
            <w:r w:rsidRPr="00C82876">
              <w:t>LASSO</w:t>
            </w:r>
          </w:p>
        </w:tc>
        <w:tc>
          <w:tcPr>
            <w:tcW w:w="1730" w:type="dxa"/>
            <w:tcBorders>
              <w:top w:val="nil"/>
              <w:left w:val="nil"/>
              <w:bottom w:val="single" w:sz="8" w:space="0" w:color="auto"/>
              <w:right w:val="nil"/>
            </w:tcBorders>
            <w:shd w:val="clear" w:color="auto" w:fill="auto"/>
            <w:noWrap/>
            <w:hideMark/>
          </w:tcPr>
          <w:p w14:paraId="1DBB5143" w14:textId="7947327A" w:rsidR="00AF44EB" w:rsidRPr="00AF6B17" w:rsidRDefault="00AF44EB" w:rsidP="00AF44EB">
            <w:pPr>
              <w:spacing w:after="0" w:line="240" w:lineRule="auto"/>
              <w:rPr>
                <w:rFonts w:ascii="Calibri" w:eastAsia="Times New Roman" w:hAnsi="Calibri" w:cs="Calibri"/>
                <w:color w:val="000000"/>
                <w:kern w:val="0"/>
                <w14:ligatures w14:val="none"/>
              </w:rPr>
            </w:pPr>
            <w:r w:rsidRPr="00C82876">
              <w:t>Melanoma</w:t>
            </w:r>
          </w:p>
        </w:tc>
      </w:tr>
      <w:tr w:rsidR="00AF44EB" w:rsidRPr="00AF6B17" w14:paraId="4449A55D" w14:textId="77777777" w:rsidTr="00EC0314">
        <w:trPr>
          <w:trHeight w:val="360"/>
        </w:trPr>
        <w:tc>
          <w:tcPr>
            <w:tcW w:w="1843" w:type="dxa"/>
            <w:tcBorders>
              <w:top w:val="nil"/>
              <w:left w:val="nil"/>
              <w:bottom w:val="single" w:sz="8" w:space="0" w:color="auto"/>
              <w:right w:val="nil"/>
            </w:tcBorders>
            <w:shd w:val="clear" w:color="auto" w:fill="auto"/>
            <w:noWrap/>
            <w:hideMark/>
          </w:tcPr>
          <w:p w14:paraId="6647EF7B" w14:textId="31856A6D" w:rsidR="00AF44EB" w:rsidRPr="00AF6B17" w:rsidRDefault="00AF44EB" w:rsidP="00AF44EB">
            <w:pPr>
              <w:spacing w:after="0" w:line="240" w:lineRule="auto"/>
              <w:rPr>
                <w:rFonts w:ascii="Calibri" w:eastAsia="Times New Roman" w:hAnsi="Calibri" w:cs="Calibri"/>
                <w:color w:val="000000"/>
                <w:kern w:val="0"/>
                <w14:ligatures w14:val="none"/>
              </w:rPr>
            </w:pPr>
            <w:r w:rsidRPr="00C82876">
              <w:t>Jinman Zhong</w:t>
            </w:r>
          </w:p>
        </w:tc>
        <w:tc>
          <w:tcPr>
            <w:tcW w:w="1701" w:type="dxa"/>
            <w:tcBorders>
              <w:top w:val="nil"/>
              <w:left w:val="nil"/>
              <w:bottom w:val="single" w:sz="8" w:space="0" w:color="auto"/>
              <w:right w:val="nil"/>
            </w:tcBorders>
            <w:shd w:val="clear" w:color="auto" w:fill="auto"/>
            <w:noWrap/>
            <w:hideMark/>
          </w:tcPr>
          <w:p w14:paraId="70BB3346" w14:textId="3CB1B587" w:rsidR="00AF44EB" w:rsidRPr="00AF6B17" w:rsidRDefault="00AF44EB" w:rsidP="00AF44EB">
            <w:pPr>
              <w:spacing w:after="0" w:line="240" w:lineRule="auto"/>
              <w:rPr>
                <w:rFonts w:ascii="Calibri" w:eastAsia="Times New Roman" w:hAnsi="Calibri" w:cs="Calibri"/>
                <w:color w:val="000000"/>
                <w:kern w:val="0"/>
                <w14:ligatures w14:val="none"/>
              </w:rPr>
            </w:pPr>
            <w:r w:rsidRPr="00C82876">
              <w:t>2021</w:t>
            </w:r>
          </w:p>
        </w:tc>
        <w:tc>
          <w:tcPr>
            <w:tcW w:w="3515" w:type="dxa"/>
            <w:tcBorders>
              <w:top w:val="nil"/>
              <w:left w:val="nil"/>
              <w:bottom w:val="single" w:sz="8" w:space="0" w:color="auto"/>
              <w:right w:val="nil"/>
            </w:tcBorders>
            <w:shd w:val="clear" w:color="auto" w:fill="auto"/>
            <w:noWrap/>
            <w:hideMark/>
          </w:tcPr>
          <w:p w14:paraId="58AAEC5B" w14:textId="46445A66" w:rsidR="00AF44EB" w:rsidRPr="00AF6B17" w:rsidRDefault="00AF44EB" w:rsidP="00AF44EB">
            <w:pPr>
              <w:spacing w:after="0" w:line="240" w:lineRule="auto"/>
              <w:rPr>
                <w:rFonts w:ascii="Calibri" w:eastAsia="Times New Roman" w:hAnsi="Calibri" w:cs="Calibri"/>
                <w:color w:val="000000"/>
                <w:kern w:val="0"/>
                <w14:ligatures w14:val="none"/>
              </w:rPr>
            </w:pPr>
            <w:r w:rsidRPr="00C82876">
              <w:t>LASSO</w:t>
            </w:r>
          </w:p>
        </w:tc>
        <w:tc>
          <w:tcPr>
            <w:tcW w:w="1730" w:type="dxa"/>
            <w:tcBorders>
              <w:top w:val="nil"/>
              <w:left w:val="nil"/>
              <w:bottom w:val="single" w:sz="8" w:space="0" w:color="auto"/>
              <w:right w:val="nil"/>
            </w:tcBorders>
            <w:shd w:val="clear" w:color="auto" w:fill="auto"/>
            <w:noWrap/>
            <w:hideMark/>
          </w:tcPr>
          <w:p w14:paraId="303A3680" w14:textId="6BE32C17" w:rsidR="00AF44EB" w:rsidRPr="00AF6B17" w:rsidRDefault="00AF44EB" w:rsidP="00AF44EB">
            <w:pPr>
              <w:spacing w:after="0" w:line="240" w:lineRule="auto"/>
              <w:rPr>
                <w:rFonts w:ascii="Calibri" w:eastAsia="Times New Roman" w:hAnsi="Calibri" w:cs="Calibri"/>
                <w:color w:val="000000"/>
                <w:kern w:val="0"/>
                <w14:ligatures w14:val="none"/>
              </w:rPr>
            </w:pPr>
            <w:r w:rsidRPr="00C82876">
              <w:t>AML</w:t>
            </w:r>
          </w:p>
        </w:tc>
      </w:tr>
      <w:tr w:rsidR="00AF44EB" w:rsidRPr="00AF6B17" w14:paraId="24A371C4" w14:textId="77777777" w:rsidTr="00EC0314">
        <w:trPr>
          <w:trHeight w:val="360"/>
        </w:trPr>
        <w:tc>
          <w:tcPr>
            <w:tcW w:w="1843" w:type="dxa"/>
            <w:tcBorders>
              <w:top w:val="nil"/>
              <w:left w:val="nil"/>
              <w:bottom w:val="single" w:sz="8" w:space="0" w:color="auto"/>
              <w:right w:val="nil"/>
            </w:tcBorders>
            <w:shd w:val="clear" w:color="auto" w:fill="auto"/>
            <w:noWrap/>
            <w:hideMark/>
          </w:tcPr>
          <w:p w14:paraId="5859CAF5" w14:textId="2074260C" w:rsidR="00AF44EB" w:rsidRPr="00AF6B17" w:rsidRDefault="00AF44EB" w:rsidP="00AF44EB">
            <w:pPr>
              <w:spacing w:after="0" w:line="240" w:lineRule="auto"/>
              <w:rPr>
                <w:rFonts w:ascii="Calibri" w:eastAsia="Times New Roman" w:hAnsi="Calibri" w:cs="Calibri"/>
                <w:color w:val="000000"/>
                <w:kern w:val="0"/>
                <w14:ligatures w14:val="none"/>
              </w:rPr>
            </w:pPr>
            <w:r w:rsidRPr="00C82876">
              <w:t>Xia Yang</w:t>
            </w:r>
          </w:p>
        </w:tc>
        <w:tc>
          <w:tcPr>
            <w:tcW w:w="1701" w:type="dxa"/>
            <w:tcBorders>
              <w:top w:val="nil"/>
              <w:left w:val="nil"/>
              <w:bottom w:val="single" w:sz="8" w:space="0" w:color="auto"/>
              <w:right w:val="nil"/>
            </w:tcBorders>
            <w:shd w:val="clear" w:color="auto" w:fill="auto"/>
            <w:noWrap/>
            <w:hideMark/>
          </w:tcPr>
          <w:p w14:paraId="07CC019C" w14:textId="2F2B52A5" w:rsidR="00AF44EB" w:rsidRPr="00AF6B17" w:rsidRDefault="00AF44EB" w:rsidP="00AF44EB">
            <w:pPr>
              <w:spacing w:after="0" w:line="240" w:lineRule="auto"/>
              <w:rPr>
                <w:rFonts w:ascii="Calibri" w:eastAsia="Times New Roman" w:hAnsi="Calibri" w:cs="Calibri"/>
                <w:color w:val="000000"/>
                <w:kern w:val="0"/>
                <w14:ligatures w14:val="none"/>
              </w:rPr>
            </w:pPr>
            <w:r w:rsidRPr="00C82876">
              <w:t>2021</w:t>
            </w:r>
          </w:p>
        </w:tc>
        <w:tc>
          <w:tcPr>
            <w:tcW w:w="3515" w:type="dxa"/>
            <w:tcBorders>
              <w:top w:val="nil"/>
              <w:left w:val="nil"/>
              <w:bottom w:val="single" w:sz="8" w:space="0" w:color="auto"/>
              <w:right w:val="nil"/>
            </w:tcBorders>
            <w:shd w:val="clear" w:color="auto" w:fill="auto"/>
            <w:noWrap/>
            <w:hideMark/>
          </w:tcPr>
          <w:p w14:paraId="386660AA" w14:textId="3A1D2246" w:rsidR="00AF44EB" w:rsidRPr="00AF6B17" w:rsidRDefault="00AF44EB" w:rsidP="00AF44EB">
            <w:pPr>
              <w:spacing w:after="0" w:line="240" w:lineRule="auto"/>
              <w:rPr>
                <w:rFonts w:ascii="Calibri" w:eastAsia="Times New Roman" w:hAnsi="Calibri" w:cs="Calibri"/>
                <w:color w:val="000000"/>
                <w:kern w:val="0"/>
                <w14:ligatures w14:val="none"/>
              </w:rPr>
            </w:pPr>
            <w:r w:rsidRPr="00C82876">
              <w:t>LASSO</w:t>
            </w:r>
          </w:p>
        </w:tc>
        <w:tc>
          <w:tcPr>
            <w:tcW w:w="1730" w:type="dxa"/>
            <w:tcBorders>
              <w:top w:val="nil"/>
              <w:left w:val="nil"/>
              <w:bottom w:val="single" w:sz="8" w:space="0" w:color="auto"/>
              <w:right w:val="nil"/>
            </w:tcBorders>
            <w:shd w:val="clear" w:color="auto" w:fill="auto"/>
            <w:noWrap/>
            <w:hideMark/>
          </w:tcPr>
          <w:p w14:paraId="4A972CEE" w14:textId="6A5B96E6" w:rsidR="00AF44EB" w:rsidRPr="00AF6B17" w:rsidRDefault="00AF44EB" w:rsidP="00AF44EB">
            <w:pPr>
              <w:spacing w:after="0" w:line="240" w:lineRule="auto"/>
              <w:rPr>
                <w:rFonts w:ascii="Calibri" w:eastAsia="Times New Roman" w:hAnsi="Calibri" w:cs="Calibri"/>
                <w:color w:val="000000"/>
                <w:kern w:val="0"/>
                <w14:ligatures w14:val="none"/>
              </w:rPr>
            </w:pPr>
            <w:r w:rsidRPr="00C82876">
              <w:t>Breast Cancer</w:t>
            </w:r>
          </w:p>
        </w:tc>
      </w:tr>
      <w:tr w:rsidR="00AF44EB" w:rsidRPr="00AF6B17" w14:paraId="3ECF542F" w14:textId="77777777" w:rsidTr="00EC0314">
        <w:trPr>
          <w:trHeight w:val="360"/>
        </w:trPr>
        <w:tc>
          <w:tcPr>
            <w:tcW w:w="1843" w:type="dxa"/>
            <w:tcBorders>
              <w:top w:val="nil"/>
              <w:left w:val="nil"/>
              <w:bottom w:val="single" w:sz="8" w:space="0" w:color="auto"/>
              <w:right w:val="nil"/>
            </w:tcBorders>
            <w:shd w:val="clear" w:color="auto" w:fill="auto"/>
            <w:noWrap/>
            <w:hideMark/>
          </w:tcPr>
          <w:p w14:paraId="2D5034BC" w14:textId="1076C820" w:rsidR="00AF44EB" w:rsidRPr="00AF6B17" w:rsidRDefault="00AF44EB" w:rsidP="00AF44EB">
            <w:pPr>
              <w:spacing w:after="0" w:line="240" w:lineRule="auto"/>
              <w:rPr>
                <w:rFonts w:ascii="Calibri" w:eastAsia="Times New Roman" w:hAnsi="Calibri" w:cs="Calibri"/>
                <w:color w:val="000000"/>
                <w:kern w:val="0"/>
                <w14:ligatures w14:val="none"/>
              </w:rPr>
            </w:pPr>
            <w:r w:rsidRPr="00C82876">
              <w:t>Ke Wang</w:t>
            </w:r>
          </w:p>
        </w:tc>
        <w:tc>
          <w:tcPr>
            <w:tcW w:w="1701" w:type="dxa"/>
            <w:tcBorders>
              <w:top w:val="nil"/>
              <w:left w:val="nil"/>
              <w:bottom w:val="single" w:sz="8" w:space="0" w:color="auto"/>
              <w:right w:val="nil"/>
            </w:tcBorders>
            <w:shd w:val="clear" w:color="auto" w:fill="auto"/>
            <w:noWrap/>
            <w:hideMark/>
          </w:tcPr>
          <w:p w14:paraId="7903E38A" w14:textId="62D463B9" w:rsidR="00AF44EB" w:rsidRPr="00AF6B17" w:rsidRDefault="00AF44EB" w:rsidP="00AF44EB">
            <w:pPr>
              <w:spacing w:after="0" w:line="240" w:lineRule="auto"/>
              <w:rPr>
                <w:rFonts w:ascii="Calibri" w:eastAsia="Times New Roman" w:hAnsi="Calibri" w:cs="Calibri"/>
                <w:color w:val="000000"/>
                <w:kern w:val="0"/>
                <w14:ligatures w14:val="none"/>
              </w:rPr>
            </w:pPr>
            <w:r w:rsidRPr="00C82876">
              <w:t>2022</w:t>
            </w:r>
          </w:p>
        </w:tc>
        <w:tc>
          <w:tcPr>
            <w:tcW w:w="3515" w:type="dxa"/>
            <w:tcBorders>
              <w:top w:val="nil"/>
              <w:left w:val="nil"/>
              <w:bottom w:val="single" w:sz="8" w:space="0" w:color="auto"/>
              <w:right w:val="nil"/>
            </w:tcBorders>
            <w:shd w:val="clear" w:color="auto" w:fill="auto"/>
            <w:noWrap/>
            <w:hideMark/>
          </w:tcPr>
          <w:p w14:paraId="253D1DC5" w14:textId="45BDEEC2" w:rsidR="00AF44EB" w:rsidRPr="00AF6B17" w:rsidRDefault="00AF44EB" w:rsidP="00AF44EB">
            <w:pPr>
              <w:spacing w:after="0" w:line="240" w:lineRule="auto"/>
              <w:rPr>
                <w:rFonts w:ascii="Calibri" w:eastAsia="Times New Roman" w:hAnsi="Calibri" w:cs="Calibri"/>
                <w:color w:val="000000"/>
                <w:kern w:val="0"/>
                <w14:ligatures w14:val="none"/>
              </w:rPr>
            </w:pPr>
            <w:r w:rsidRPr="00C82876">
              <w:t>LASSO</w:t>
            </w:r>
          </w:p>
        </w:tc>
        <w:tc>
          <w:tcPr>
            <w:tcW w:w="1730" w:type="dxa"/>
            <w:tcBorders>
              <w:top w:val="nil"/>
              <w:left w:val="nil"/>
              <w:bottom w:val="single" w:sz="8" w:space="0" w:color="auto"/>
              <w:right w:val="nil"/>
            </w:tcBorders>
            <w:shd w:val="clear" w:color="auto" w:fill="auto"/>
            <w:noWrap/>
            <w:hideMark/>
          </w:tcPr>
          <w:p w14:paraId="34ABD320" w14:textId="3F8AAB17" w:rsidR="00AF44EB" w:rsidRPr="00AF6B17" w:rsidRDefault="00AF44EB" w:rsidP="00AF44EB">
            <w:pPr>
              <w:spacing w:after="0" w:line="240" w:lineRule="auto"/>
              <w:rPr>
                <w:rFonts w:ascii="Calibri" w:eastAsia="Times New Roman" w:hAnsi="Calibri" w:cs="Calibri"/>
                <w:color w:val="000000"/>
                <w:kern w:val="0"/>
                <w14:ligatures w14:val="none"/>
              </w:rPr>
            </w:pPr>
            <w:r w:rsidRPr="00C82876">
              <w:t>GBM</w:t>
            </w:r>
          </w:p>
        </w:tc>
      </w:tr>
      <w:tr w:rsidR="00AF44EB" w:rsidRPr="00AF6B17" w14:paraId="1076EE7C" w14:textId="77777777" w:rsidTr="00EC0314">
        <w:trPr>
          <w:trHeight w:val="360"/>
        </w:trPr>
        <w:tc>
          <w:tcPr>
            <w:tcW w:w="1843" w:type="dxa"/>
            <w:tcBorders>
              <w:top w:val="nil"/>
              <w:left w:val="nil"/>
              <w:bottom w:val="single" w:sz="8" w:space="0" w:color="auto"/>
              <w:right w:val="nil"/>
            </w:tcBorders>
            <w:shd w:val="clear" w:color="auto" w:fill="auto"/>
            <w:noWrap/>
            <w:hideMark/>
          </w:tcPr>
          <w:p w14:paraId="32DD5595" w14:textId="32702578" w:rsidR="00AF44EB" w:rsidRPr="00AF6B17" w:rsidRDefault="00AF44EB" w:rsidP="00AF44EB">
            <w:pPr>
              <w:spacing w:after="0" w:line="240" w:lineRule="auto"/>
              <w:rPr>
                <w:rFonts w:ascii="Calibri" w:eastAsia="Times New Roman" w:hAnsi="Calibri" w:cs="Calibri"/>
                <w:color w:val="000000"/>
                <w:kern w:val="0"/>
                <w14:ligatures w14:val="none"/>
              </w:rPr>
            </w:pPr>
            <w:r w:rsidRPr="00C82876">
              <w:t>Chenyu Nie</w:t>
            </w:r>
          </w:p>
        </w:tc>
        <w:tc>
          <w:tcPr>
            <w:tcW w:w="1701" w:type="dxa"/>
            <w:tcBorders>
              <w:top w:val="nil"/>
              <w:left w:val="nil"/>
              <w:bottom w:val="single" w:sz="8" w:space="0" w:color="auto"/>
              <w:right w:val="nil"/>
            </w:tcBorders>
            <w:shd w:val="clear" w:color="auto" w:fill="auto"/>
            <w:noWrap/>
            <w:hideMark/>
          </w:tcPr>
          <w:p w14:paraId="70290C0B" w14:textId="08139019" w:rsidR="00AF44EB" w:rsidRPr="00AF6B17" w:rsidRDefault="00AF44EB" w:rsidP="00AF44EB">
            <w:pPr>
              <w:spacing w:after="0" w:line="240" w:lineRule="auto"/>
              <w:rPr>
                <w:rFonts w:ascii="Calibri" w:eastAsia="Times New Roman" w:hAnsi="Calibri" w:cs="Calibri"/>
                <w:color w:val="000000"/>
                <w:kern w:val="0"/>
                <w14:ligatures w14:val="none"/>
              </w:rPr>
            </w:pPr>
            <w:r w:rsidRPr="00C82876">
              <w:t>2022</w:t>
            </w:r>
          </w:p>
        </w:tc>
        <w:tc>
          <w:tcPr>
            <w:tcW w:w="3515" w:type="dxa"/>
            <w:tcBorders>
              <w:top w:val="nil"/>
              <w:left w:val="nil"/>
              <w:bottom w:val="single" w:sz="8" w:space="0" w:color="auto"/>
              <w:right w:val="nil"/>
            </w:tcBorders>
            <w:shd w:val="clear" w:color="auto" w:fill="auto"/>
            <w:noWrap/>
            <w:hideMark/>
          </w:tcPr>
          <w:p w14:paraId="71BFF6CE" w14:textId="17F62DAB" w:rsidR="00AF44EB" w:rsidRPr="00AF6B17" w:rsidRDefault="00AF44EB" w:rsidP="00AF44EB">
            <w:pPr>
              <w:spacing w:after="0" w:line="240" w:lineRule="auto"/>
              <w:rPr>
                <w:rFonts w:ascii="Calibri" w:eastAsia="Times New Roman" w:hAnsi="Calibri" w:cs="Calibri"/>
                <w:color w:val="000000"/>
                <w:kern w:val="0"/>
                <w14:ligatures w14:val="none"/>
              </w:rPr>
            </w:pPr>
            <w:r w:rsidRPr="00C82876">
              <w:t>LASSO</w:t>
            </w:r>
          </w:p>
        </w:tc>
        <w:tc>
          <w:tcPr>
            <w:tcW w:w="1730" w:type="dxa"/>
            <w:tcBorders>
              <w:top w:val="nil"/>
              <w:left w:val="nil"/>
              <w:bottom w:val="single" w:sz="8" w:space="0" w:color="auto"/>
              <w:right w:val="nil"/>
            </w:tcBorders>
            <w:shd w:val="clear" w:color="auto" w:fill="auto"/>
            <w:noWrap/>
            <w:hideMark/>
          </w:tcPr>
          <w:p w14:paraId="6C6C43EE" w14:textId="4E9310D6" w:rsidR="00AF44EB" w:rsidRPr="00AF6B17" w:rsidRDefault="00AF44EB" w:rsidP="00AF44EB">
            <w:pPr>
              <w:spacing w:after="0" w:line="240" w:lineRule="auto"/>
              <w:rPr>
                <w:rFonts w:ascii="Calibri" w:eastAsia="Times New Roman" w:hAnsi="Calibri" w:cs="Calibri"/>
                <w:color w:val="000000"/>
                <w:kern w:val="0"/>
                <w14:ligatures w14:val="none"/>
              </w:rPr>
            </w:pPr>
            <w:r w:rsidRPr="00C82876">
              <w:t>Cervical Cancer</w:t>
            </w:r>
          </w:p>
        </w:tc>
      </w:tr>
      <w:tr w:rsidR="00AF44EB" w:rsidRPr="00AF6B17" w14:paraId="6CAB46B5" w14:textId="77777777" w:rsidTr="00EC0314">
        <w:trPr>
          <w:trHeight w:val="360"/>
        </w:trPr>
        <w:tc>
          <w:tcPr>
            <w:tcW w:w="1843" w:type="dxa"/>
            <w:tcBorders>
              <w:top w:val="nil"/>
              <w:left w:val="nil"/>
              <w:bottom w:val="single" w:sz="8" w:space="0" w:color="auto"/>
              <w:right w:val="nil"/>
            </w:tcBorders>
            <w:shd w:val="clear" w:color="auto" w:fill="auto"/>
            <w:noWrap/>
            <w:hideMark/>
          </w:tcPr>
          <w:p w14:paraId="3DA7C99D" w14:textId="5833E518" w:rsidR="00AF44EB" w:rsidRPr="00AF6B17" w:rsidRDefault="00AF44EB" w:rsidP="00AF44EB">
            <w:pPr>
              <w:spacing w:after="0" w:line="240" w:lineRule="auto"/>
              <w:rPr>
                <w:rFonts w:ascii="Calibri" w:eastAsia="Times New Roman" w:hAnsi="Calibri" w:cs="Calibri"/>
                <w:color w:val="000000"/>
                <w:kern w:val="0"/>
                <w14:ligatures w14:val="none"/>
              </w:rPr>
            </w:pPr>
            <w:r w:rsidRPr="00C82876">
              <w:t>Xiong Tian</w:t>
            </w:r>
          </w:p>
        </w:tc>
        <w:tc>
          <w:tcPr>
            <w:tcW w:w="1701" w:type="dxa"/>
            <w:tcBorders>
              <w:top w:val="nil"/>
              <w:left w:val="nil"/>
              <w:bottom w:val="single" w:sz="8" w:space="0" w:color="auto"/>
              <w:right w:val="nil"/>
            </w:tcBorders>
            <w:shd w:val="clear" w:color="auto" w:fill="auto"/>
            <w:noWrap/>
            <w:hideMark/>
          </w:tcPr>
          <w:p w14:paraId="68EE5936" w14:textId="4FD9D3F6" w:rsidR="00AF44EB" w:rsidRPr="00AF6B17" w:rsidRDefault="00AF44EB" w:rsidP="00AF44EB">
            <w:pPr>
              <w:spacing w:after="0" w:line="240" w:lineRule="auto"/>
              <w:rPr>
                <w:rFonts w:ascii="Calibri" w:eastAsia="Times New Roman" w:hAnsi="Calibri" w:cs="Calibri"/>
                <w:color w:val="000000"/>
                <w:kern w:val="0"/>
                <w14:ligatures w14:val="none"/>
              </w:rPr>
            </w:pPr>
            <w:r w:rsidRPr="00C82876">
              <w:t>2022</w:t>
            </w:r>
          </w:p>
        </w:tc>
        <w:tc>
          <w:tcPr>
            <w:tcW w:w="3515" w:type="dxa"/>
            <w:tcBorders>
              <w:top w:val="nil"/>
              <w:left w:val="nil"/>
              <w:bottom w:val="single" w:sz="8" w:space="0" w:color="auto"/>
              <w:right w:val="nil"/>
            </w:tcBorders>
            <w:shd w:val="clear" w:color="auto" w:fill="auto"/>
            <w:noWrap/>
            <w:hideMark/>
          </w:tcPr>
          <w:p w14:paraId="1AE149E8" w14:textId="4E411BBC" w:rsidR="00AF44EB" w:rsidRPr="00AF6B17" w:rsidRDefault="00AF44EB" w:rsidP="00AF44EB">
            <w:pPr>
              <w:spacing w:after="0" w:line="240" w:lineRule="auto"/>
              <w:rPr>
                <w:rFonts w:ascii="Calibri" w:eastAsia="Times New Roman" w:hAnsi="Calibri" w:cs="Calibri"/>
                <w:color w:val="000000"/>
                <w:kern w:val="0"/>
                <w14:ligatures w14:val="none"/>
              </w:rPr>
            </w:pPr>
            <w:r w:rsidRPr="00C82876">
              <w:t>LASSO</w:t>
            </w:r>
          </w:p>
        </w:tc>
        <w:tc>
          <w:tcPr>
            <w:tcW w:w="1730" w:type="dxa"/>
            <w:tcBorders>
              <w:top w:val="nil"/>
              <w:left w:val="nil"/>
              <w:bottom w:val="single" w:sz="8" w:space="0" w:color="auto"/>
              <w:right w:val="nil"/>
            </w:tcBorders>
            <w:shd w:val="clear" w:color="auto" w:fill="auto"/>
            <w:noWrap/>
            <w:hideMark/>
          </w:tcPr>
          <w:p w14:paraId="4FDD023A" w14:textId="37186F51" w:rsidR="00AF44EB" w:rsidRPr="00AF6B17" w:rsidRDefault="00AF44EB" w:rsidP="00AF44EB">
            <w:pPr>
              <w:spacing w:after="0" w:line="240" w:lineRule="auto"/>
              <w:rPr>
                <w:rFonts w:ascii="Calibri" w:eastAsia="Times New Roman" w:hAnsi="Calibri" w:cs="Calibri"/>
                <w:color w:val="000000"/>
                <w:kern w:val="0"/>
                <w14:ligatures w14:val="none"/>
              </w:rPr>
            </w:pPr>
            <w:r w:rsidRPr="00C82876">
              <w:t>PAAD</w:t>
            </w:r>
          </w:p>
        </w:tc>
      </w:tr>
      <w:tr w:rsidR="00AF44EB" w:rsidRPr="00AF6B17" w14:paraId="11853B2C" w14:textId="77777777" w:rsidTr="00EC0314">
        <w:trPr>
          <w:trHeight w:val="360"/>
        </w:trPr>
        <w:tc>
          <w:tcPr>
            <w:tcW w:w="1843" w:type="dxa"/>
            <w:tcBorders>
              <w:top w:val="nil"/>
              <w:left w:val="nil"/>
              <w:bottom w:val="single" w:sz="8" w:space="0" w:color="auto"/>
              <w:right w:val="nil"/>
            </w:tcBorders>
            <w:shd w:val="clear" w:color="auto" w:fill="auto"/>
            <w:noWrap/>
            <w:hideMark/>
          </w:tcPr>
          <w:p w14:paraId="01C46D37" w14:textId="4767C087" w:rsidR="00AF44EB" w:rsidRPr="00AF6B17" w:rsidRDefault="00AF44EB" w:rsidP="00AF44EB">
            <w:pPr>
              <w:spacing w:after="0" w:line="240" w:lineRule="auto"/>
              <w:rPr>
                <w:rFonts w:ascii="Calibri" w:eastAsia="Times New Roman" w:hAnsi="Calibri" w:cs="Calibri"/>
                <w:color w:val="000000"/>
                <w:kern w:val="0"/>
                <w14:ligatures w14:val="none"/>
              </w:rPr>
            </w:pPr>
            <w:r w:rsidRPr="00C82876">
              <w:t>Fanhong Zeng</w:t>
            </w:r>
          </w:p>
        </w:tc>
        <w:tc>
          <w:tcPr>
            <w:tcW w:w="1701" w:type="dxa"/>
            <w:tcBorders>
              <w:top w:val="nil"/>
              <w:left w:val="nil"/>
              <w:bottom w:val="single" w:sz="8" w:space="0" w:color="auto"/>
              <w:right w:val="nil"/>
            </w:tcBorders>
            <w:shd w:val="clear" w:color="auto" w:fill="auto"/>
            <w:noWrap/>
            <w:hideMark/>
          </w:tcPr>
          <w:p w14:paraId="679E9A57" w14:textId="495228E9" w:rsidR="00AF44EB" w:rsidRPr="00AF6B17" w:rsidRDefault="00AF44EB" w:rsidP="00AF44EB">
            <w:pPr>
              <w:spacing w:after="0" w:line="240" w:lineRule="auto"/>
              <w:rPr>
                <w:rFonts w:ascii="Calibri" w:eastAsia="Times New Roman" w:hAnsi="Calibri" w:cs="Calibri"/>
                <w:color w:val="000000"/>
                <w:kern w:val="0"/>
                <w14:ligatures w14:val="none"/>
              </w:rPr>
            </w:pPr>
            <w:r w:rsidRPr="00C82876">
              <w:t>2021</w:t>
            </w:r>
          </w:p>
        </w:tc>
        <w:tc>
          <w:tcPr>
            <w:tcW w:w="3515" w:type="dxa"/>
            <w:tcBorders>
              <w:top w:val="nil"/>
              <w:left w:val="nil"/>
              <w:bottom w:val="single" w:sz="8" w:space="0" w:color="auto"/>
              <w:right w:val="nil"/>
            </w:tcBorders>
            <w:shd w:val="clear" w:color="auto" w:fill="auto"/>
            <w:noWrap/>
            <w:hideMark/>
          </w:tcPr>
          <w:p w14:paraId="4A93E0C3" w14:textId="236D04CA" w:rsidR="00AF44EB" w:rsidRPr="00AF6B17" w:rsidRDefault="00AF44EB" w:rsidP="00AF44EB">
            <w:pPr>
              <w:spacing w:after="0" w:line="240" w:lineRule="auto"/>
              <w:rPr>
                <w:rFonts w:ascii="Calibri" w:eastAsia="Times New Roman" w:hAnsi="Calibri" w:cs="Calibri"/>
                <w:color w:val="000000"/>
                <w:kern w:val="0"/>
                <w14:ligatures w14:val="none"/>
              </w:rPr>
            </w:pPr>
            <w:r w:rsidRPr="00C82876">
              <w:t>K-mean</w:t>
            </w:r>
          </w:p>
        </w:tc>
        <w:tc>
          <w:tcPr>
            <w:tcW w:w="1730" w:type="dxa"/>
            <w:tcBorders>
              <w:top w:val="nil"/>
              <w:left w:val="nil"/>
              <w:bottom w:val="single" w:sz="8" w:space="0" w:color="auto"/>
              <w:right w:val="nil"/>
            </w:tcBorders>
            <w:shd w:val="clear" w:color="auto" w:fill="auto"/>
            <w:noWrap/>
            <w:hideMark/>
          </w:tcPr>
          <w:p w14:paraId="26226B90" w14:textId="273C5685" w:rsidR="00AF44EB" w:rsidRPr="00AF6B17" w:rsidRDefault="00AF44EB" w:rsidP="00AF44EB">
            <w:pPr>
              <w:spacing w:after="0" w:line="240" w:lineRule="auto"/>
              <w:rPr>
                <w:rFonts w:ascii="Calibri" w:eastAsia="Times New Roman" w:hAnsi="Calibri" w:cs="Calibri"/>
                <w:color w:val="000000"/>
                <w:kern w:val="0"/>
                <w14:ligatures w14:val="none"/>
              </w:rPr>
            </w:pPr>
            <w:r w:rsidRPr="00C82876">
              <w:t>HCC</w:t>
            </w:r>
          </w:p>
        </w:tc>
      </w:tr>
      <w:tr w:rsidR="00AF44EB" w:rsidRPr="00AF6B17" w14:paraId="72104C90" w14:textId="77777777" w:rsidTr="00EC0314">
        <w:trPr>
          <w:trHeight w:val="360"/>
        </w:trPr>
        <w:tc>
          <w:tcPr>
            <w:tcW w:w="1843" w:type="dxa"/>
            <w:tcBorders>
              <w:top w:val="nil"/>
              <w:left w:val="nil"/>
              <w:bottom w:val="single" w:sz="8" w:space="0" w:color="auto"/>
              <w:right w:val="nil"/>
            </w:tcBorders>
            <w:shd w:val="clear" w:color="auto" w:fill="auto"/>
            <w:noWrap/>
            <w:hideMark/>
          </w:tcPr>
          <w:p w14:paraId="3F3BC1E1" w14:textId="56E245B4" w:rsidR="00AF44EB" w:rsidRPr="00AF6B17" w:rsidRDefault="00AF44EB" w:rsidP="00AF44EB">
            <w:pPr>
              <w:spacing w:after="0" w:line="240" w:lineRule="auto"/>
              <w:rPr>
                <w:rFonts w:ascii="Calibri" w:eastAsia="Times New Roman" w:hAnsi="Calibri" w:cs="Calibri"/>
                <w:color w:val="000000"/>
                <w:kern w:val="0"/>
                <w14:ligatures w14:val="none"/>
              </w:rPr>
            </w:pPr>
            <w:r w:rsidRPr="00C82876">
              <w:t>Brian Lane</w:t>
            </w:r>
          </w:p>
        </w:tc>
        <w:tc>
          <w:tcPr>
            <w:tcW w:w="1701" w:type="dxa"/>
            <w:tcBorders>
              <w:top w:val="nil"/>
              <w:left w:val="nil"/>
              <w:bottom w:val="single" w:sz="8" w:space="0" w:color="auto"/>
              <w:right w:val="nil"/>
            </w:tcBorders>
            <w:shd w:val="clear" w:color="auto" w:fill="auto"/>
            <w:noWrap/>
            <w:hideMark/>
          </w:tcPr>
          <w:p w14:paraId="7289A5BC" w14:textId="22BA6EA0" w:rsidR="00AF44EB" w:rsidRPr="00AF6B17" w:rsidRDefault="00AF44EB" w:rsidP="00AF44EB">
            <w:pPr>
              <w:spacing w:after="0" w:line="240" w:lineRule="auto"/>
              <w:rPr>
                <w:rFonts w:ascii="Calibri" w:eastAsia="Times New Roman" w:hAnsi="Calibri" w:cs="Calibri"/>
                <w:color w:val="000000"/>
                <w:kern w:val="0"/>
                <w14:ligatures w14:val="none"/>
              </w:rPr>
            </w:pPr>
            <w:r w:rsidRPr="00C82876">
              <w:t>2022</w:t>
            </w:r>
          </w:p>
        </w:tc>
        <w:tc>
          <w:tcPr>
            <w:tcW w:w="3515" w:type="dxa"/>
            <w:tcBorders>
              <w:top w:val="nil"/>
              <w:left w:val="nil"/>
              <w:bottom w:val="single" w:sz="8" w:space="0" w:color="auto"/>
              <w:right w:val="nil"/>
            </w:tcBorders>
            <w:shd w:val="clear" w:color="auto" w:fill="auto"/>
            <w:noWrap/>
            <w:hideMark/>
          </w:tcPr>
          <w:p w14:paraId="25A804B3" w14:textId="627BDF76" w:rsidR="00AF44EB" w:rsidRPr="00AF6B17" w:rsidRDefault="00AF44EB" w:rsidP="00AF44EB">
            <w:pPr>
              <w:spacing w:after="0" w:line="240" w:lineRule="auto"/>
              <w:rPr>
                <w:rFonts w:ascii="Calibri" w:eastAsia="Times New Roman" w:hAnsi="Calibri" w:cs="Calibri"/>
                <w:color w:val="000000"/>
                <w:kern w:val="0"/>
                <w14:ligatures w14:val="none"/>
              </w:rPr>
            </w:pPr>
            <w:r w:rsidRPr="00C82876">
              <w:t>K-mean</w:t>
            </w:r>
          </w:p>
        </w:tc>
        <w:tc>
          <w:tcPr>
            <w:tcW w:w="1730" w:type="dxa"/>
            <w:tcBorders>
              <w:top w:val="nil"/>
              <w:left w:val="nil"/>
              <w:bottom w:val="single" w:sz="8" w:space="0" w:color="auto"/>
              <w:right w:val="nil"/>
            </w:tcBorders>
            <w:shd w:val="clear" w:color="auto" w:fill="auto"/>
            <w:noWrap/>
            <w:hideMark/>
          </w:tcPr>
          <w:p w14:paraId="39C913FB" w14:textId="2759D926" w:rsidR="00AF44EB" w:rsidRPr="00AF6B17" w:rsidRDefault="00AF44EB" w:rsidP="00AF44EB">
            <w:pPr>
              <w:spacing w:after="0" w:line="240" w:lineRule="auto"/>
              <w:rPr>
                <w:rFonts w:ascii="Calibri" w:eastAsia="Times New Roman" w:hAnsi="Calibri" w:cs="Calibri"/>
                <w:color w:val="000000"/>
                <w:kern w:val="0"/>
                <w14:ligatures w14:val="none"/>
              </w:rPr>
            </w:pPr>
            <w:r w:rsidRPr="00C82876">
              <w:t>LUDA</w:t>
            </w:r>
          </w:p>
        </w:tc>
      </w:tr>
      <w:tr w:rsidR="00AF44EB" w:rsidRPr="00AF6B17" w14:paraId="76233D73" w14:textId="77777777" w:rsidTr="00EC0314">
        <w:trPr>
          <w:trHeight w:val="360"/>
        </w:trPr>
        <w:tc>
          <w:tcPr>
            <w:tcW w:w="1843" w:type="dxa"/>
            <w:tcBorders>
              <w:top w:val="nil"/>
              <w:left w:val="nil"/>
              <w:bottom w:val="single" w:sz="8" w:space="0" w:color="auto"/>
              <w:right w:val="nil"/>
            </w:tcBorders>
            <w:shd w:val="clear" w:color="auto" w:fill="auto"/>
            <w:noWrap/>
            <w:hideMark/>
          </w:tcPr>
          <w:p w14:paraId="76561BFB" w14:textId="5144C2A2" w:rsidR="00AF44EB" w:rsidRPr="00AF6B17" w:rsidRDefault="00AF44EB" w:rsidP="00AF44EB">
            <w:pPr>
              <w:spacing w:after="0" w:line="240" w:lineRule="auto"/>
              <w:rPr>
                <w:rFonts w:ascii="Calibri" w:eastAsia="Times New Roman" w:hAnsi="Calibri" w:cs="Calibri"/>
                <w:color w:val="000000"/>
                <w:kern w:val="0"/>
                <w14:ligatures w14:val="none"/>
              </w:rPr>
            </w:pPr>
            <w:r w:rsidRPr="00C82876">
              <w:t>Jun Shao</w:t>
            </w:r>
          </w:p>
        </w:tc>
        <w:tc>
          <w:tcPr>
            <w:tcW w:w="1701" w:type="dxa"/>
            <w:tcBorders>
              <w:top w:val="nil"/>
              <w:left w:val="nil"/>
              <w:bottom w:val="single" w:sz="8" w:space="0" w:color="auto"/>
              <w:right w:val="nil"/>
            </w:tcBorders>
            <w:shd w:val="clear" w:color="auto" w:fill="auto"/>
            <w:noWrap/>
            <w:hideMark/>
          </w:tcPr>
          <w:p w14:paraId="607C6D22" w14:textId="4B3B42BB" w:rsidR="00AF44EB" w:rsidRPr="00AF6B17" w:rsidRDefault="00AF44EB" w:rsidP="00AF44EB">
            <w:pPr>
              <w:spacing w:after="0" w:line="240" w:lineRule="auto"/>
              <w:rPr>
                <w:rFonts w:ascii="Calibri" w:eastAsia="Times New Roman" w:hAnsi="Calibri" w:cs="Calibri"/>
                <w:color w:val="000000"/>
                <w:kern w:val="0"/>
                <w14:ligatures w14:val="none"/>
              </w:rPr>
            </w:pPr>
            <w:r w:rsidRPr="00C82876">
              <w:t>2021</w:t>
            </w:r>
          </w:p>
        </w:tc>
        <w:tc>
          <w:tcPr>
            <w:tcW w:w="3515" w:type="dxa"/>
            <w:tcBorders>
              <w:top w:val="nil"/>
              <w:left w:val="nil"/>
              <w:bottom w:val="single" w:sz="8" w:space="0" w:color="auto"/>
              <w:right w:val="nil"/>
            </w:tcBorders>
            <w:shd w:val="clear" w:color="auto" w:fill="auto"/>
            <w:noWrap/>
            <w:hideMark/>
          </w:tcPr>
          <w:p w14:paraId="2073A26C" w14:textId="1936146A" w:rsidR="00AF44EB" w:rsidRPr="00AF6B17" w:rsidRDefault="00AF44EB" w:rsidP="00AF44EB">
            <w:pPr>
              <w:spacing w:after="0" w:line="240" w:lineRule="auto"/>
              <w:rPr>
                <w:rFonts w:ascii="Calibri" w:eastAsia="Times New Roman" w:hAnsi="Calibri" w:cs="Calibri"/>
                <w:color w:val="000000"/>
                <w:kern w:val="0"/>
                <w14:ligatures w14:val="none"/>
              </w:rPr>
            </w:pPr>
            <w:r w:rsidRPr="00C82876">
              <w:t>K-mean and LASSO Cox Regression</w:t>
            </w:r>
          </w:p>
        </w:tc>
        <w:tc>
          <w:tcPr>
            <w:tcW w:w="1730" w:type="dxa"/>
            <w:tcBorders>
              <w:top w:val="nil"/>
              <w:left w:val="nil"/>
              <w:bottom w:val="single" w:sz="8" w:space="0" w:color="auto"/>
              <w:right w:val="nil"/>
            </w:tcBorders>
            <w:shd w:val="clear" w:color="auto" w:fill="auto"/>
            <w:noWrap/>
            <w:hideMark/>
          </w:tcPr>
          <w:p w14:paraId="0F2AC063" w14:textId="59C0C9A1" w:rsidR="00AF44EB" w:rsidRPr="00AF6B17" w:rsidRDefault="00AF44EB" w:rsidP="00AF44EB">
            <w:pPr>
              <w:spacing w:after="0" w:line="240" w:lineRule="auto"/>
              <w:rPr>
                <w:rFonts w:ascii="Calibri" w:eastAsia="Times New Roman" w:hAnsi="Calibri" w:cs="Calibri"/>
                <w:color w:val="000000"/>
                <w:kern w:val="0"/>
                <w14:ligatures w14:val="none"/>
              </w:rPr>
            </w:pPr>
            <w:r w:rsidRPr="00C82876">
              <w:t>LUAD</w:t>
            </w:r>
          </w:p>
        </w:tc>
      </w:tr>
      <w:tr w:rsidR="00AF44EB" w:rsidRPr="00AF6B17" w14:paraId="0872BE12" w14:textId="77777777" w:rsidTr="00EC0314">
        <w:trPr>
          <w:trHeight w:val="360"/>
        </w:trPr>
        <w:tc>
          <w:tcPr>
            <w:tcW w:w="1843" w:type="dxa"/>
            <w:tcBorders>
              <w:top w:val="nil"/>
              <w:left w:val="nil"/>
              <w:bottom w:val="single" w:sz="8" w:space="0" w:color="auto"/>
              <w:right w:val="nil"/>
            </w:tcBorders>
            <w:shd w:val="clear" w:color="auto" w:fill="auto"/>
            <w:noWrap/>
            <w:hideMark/>
          </w:tcPr>
          <w:p w14:paraId="40F95A6A" w14:textId="37EE509F" w:rsidR="00AF44EB" w:rsidRPr="00AF6B17" w:rsidRDefault="00AF44EB" w:rsidP="00AF44EB">
            <w:pPr>
              <w:spacing w:after="0" w:line="240" w:lineRule="auto"/>
              <w:rPr>
                <w:rFonts w:ascii="Calibri" w:eastAsia="Times New Roman" w:hAnsi="Calibri" w:cs="Calibri"/>
                <w:color w:val="000000"/>
                <w:kern w:val="0"/>
                <w14:ligatures w14:val="none"/>
              </w:rPr>
            </w:pPr>
            <w:r w:rsidRPr="00C82876">
              <w:t>Baohui Zhang</w:t>
            </w:r>
          </w:p>
        </w:tc>
        <w:tc>
          <w:tcPr>
            <w:tcW w:w="1701" w:type="dxa"/>
            <w:tcBorders>
              <w:top w:val="nil"/>
              <w:left w:val="nil"/>
              <w:bottom w:val="single" w:sz="8" w:space="0" w:color="auto"/>
              <w:right w:val="nil"/>
            </w:tcBorders>
            <w:shd w:val="clear" w:color="auto" w:fill="auto"/>
            <w:noWrap/>
            <w:hideMark/>
          </w:tcPr>
          <w:p w14:paraId="390E753E" w14:textId="7171AFB9" w:rsidR="00AF44EB" w:rsidRPr="00AF6B17" w:rsidRDefault="00AF44EB" w:rsidP="00AF44EB">
            <w:pPr>
              <w:spacing w:after="0" w:line="240" w:lineRule="auto"/>
              <w:rPr>
                <w:rFonts w:ascii="Calibri" w:eastAsia="Times New Roman" w:hAnsi="Calibri" w:cs="Calibri"/>
                <w:color w:val="000000"/>
                <w:kern w:val="0"/>
                <w14:ligatures w14:val="none"/>
              </w:rPr>
            </w:pPr>
            <w:r w:rsidRPr="00C82876">
              <w:t>2020</w:t>
            </w:r>
          </w:p>
        </w:tc>
        <w:tc>
          <w:tcPr>
            <w:tcW w:w="3515" w:type="dxa"/>
            <w:tcBorders>
              <w:top w:val="nil"/>
              <w:left w:val="nil"/>
              <w:bottom w:val="single" w:sz="8" w:space="0" w:color="auto"/>
              <w:right w:val="nil"/>
            </w:tcBorders>
            <w:shd w:val="clear" w:color="auto" w:fill="auto"/>
            <w:noWrap/>
            <w:hideMark/>
          </w:tcPr>
          <w:p w14:paraId="7AB4921A" w14:textId="12E20BC7" w:rsidR="00AF44EB" w:rsidRPr="00AF6B17" w:rsidRDefault="00AF44EB" w:rsidP="00AF44EB">
            <w:pPr>
              <w:spacing w:after="0" w:line="240" w:lineRule="auto"/>
              <w:rPr>
                <w:rFonts w:ascii="Calibri" w:eastAsia="Times New Roman" w:hAnsi="Calibri" w:cs="Calibri"/>
                <w:color w:val="000000"/>
                <w:kern w:val="0"/>
                <w14:ligatures w14:val="none"/>
              </w:rPr>
            </w:pPr>
            <w:r w:rsidRPr="00C82876">
              <w:t>k-mean and LASSO Cox Regression</w:t>
            </w:r>
          </w:p>
        </w:tc>
        <w:tc>
          <w:tcPr>
            <w:tcW w:w="1730" w:type="dxa"/>
            <w:tcBorders>
              <w:top w:val="nil"/>
              <w:left w:val="nil"/>
              <w:bottom w:val="single" w:sz="8" w:space="0" w:color="auto"/>
              <w:right w:val="nil"/>
            </w:tcBorders>
            <w:shd w:val="clear" w:color="auto" w:fill="auto"/>
            <w:noWrap/>
            <w:hideMark/>
          </w:tcPr>
          <w:p w14:paraId="7C55F3B1" w14:textId="35C3166B" w:rsidR="00AF44EB" w:rsidRPr="00AF6B17" w:rsidRDefault="00AF44EB" w:rsidP="00AF44EB">
            <w:pPr>
              <w:spacing w:after="0" w:line="240" w:lineRule="auto"/>
              <w:rPr>
                <w:rFonts w:ascii="Calibri" w:eastAsia="Times New Roman" w:hAnsi="Calibri" w:cs="Calibri"/>
                <w:color w:val="000000"/>
                <w:kern w:val="0"/>
                <w14:ligatures w14:val="none"/>
              </w:rPr>
            </w:pPr>
            <w:r w:rsidRPr="00C82876">
              <w:t>HCC</w:t>
            </w:r>
          </w:p>
        </w:tc>
      </w:tr>
      <w:tr w:rsidR="00AF44EB" w:rsidRPr="00AF6B17" w14:paraId="3193F213" w14:textId="77777777" w:rsidTr="00EC0314">
        <w:trPr>
          <w:trHeight w:val="315"/>
        </w:trPr>
        <w:tc>
          <w:tcPr>
            <w:tcW w:w="1843" w:type="dxa"/>
            <w:tcBorders>
              <w:top w:val="nil"/>
              <w:left w:val="nil"/>
              <w:bottom w:val="single" w:sz="8" w:space="0" w:color="auto"/>
              <w:right w:val="nil"/>
            </w:tcBorders>
            <w:shd w:val="clear" w:color="auto" w:fill="auto"/>
            <w:noWrap/>
            <w:hideMark/>
          </w:tcPr>
          <w:p w14:paraId="34F27A41" w14:textId="63D92C17" w:rsidR="00AF44EB" w:rsidRPr="00AF6B17" w:rsidRDefault="00AF44EB" w:rsidP="00AF44EB">
            <w:pPr>
              <w:spacing w:after="0" w:line="240" w:lineRule="auto"/>
              <w:rPr>
                <w:rFonts w:ascii="Calibri" w:eastAsia="Times New Roman" w:hAnsi="Calibri" w:cs="Calibri"/>
                <w:color w:val="000000"/>
                <w:kern w:val="0"/>
                <w14:ligatures w14:val="none"/>
              </w:rPr>
            </w:pPr>
            <w:r w:rsidRPr="00C82876">
              <w:t>Jill M. Brooks</w:t>
            </w:r>
          </w:p>
        </w:tc>
        <w:tc>
          <w:tcPr>
            <w:tcW w:w="1701" w:type="dxa"/>
            <w:tcBorders>
              <w:top w:val="nil"/>
              <w:left w:val="nil"/>
              <w:bottom w:val="single" w:sz="8" w:space="0" w:color="auto"/>
              <w:right w:val="nil"/>
            </w:tcBorders>
            <w:shd w:val="clear" w:color="auto" w:fill="auto"/>
            <w:noWrap/>
            <w:hideMark/>
          </w:tcPr>
          <w:p w14:paraId="5548CE8D" w14:textId="6F2F9F51" w:rsidR="00AF44EB" w:rsidRPr="00AF6B17" w:rsidRDefault="00AF44EB" w:rsidP="00AF44EB">
            <w:pPr>
              <w:spacing w:after="0" w:line="240" w:lineRule="auto"/>
              <w:rPr>
                <w:rFonts w:ascii="Calibri" w:eastAsia="Times New Roman" w:hAnsi="Calibri" w:cs="Calibri"/>
                <w:color w:val="000000"/>
                <w:kern w:val="0"/>
                <w14:ligatures w14:val="none"/>
              </w:rPr>
            </w:pPr>
            <w:r w:rsidRPr="00C82876">
              <w:t>2019</w:t>
            </w:r>
          </w:p>
        </w:tc>
        <w:tc>
          <w:tcPr>
            <w:tcW w:w="3515" w:type="dxa"/>
            <w:tcBorders>
              <w:top w:val="nil"/>
              <w:left w:val="nil"/>
              <w:bottom w:val="single" w:sz="8" w:space="0" w:color="auto"/>
              <w:right w:val="nil"/>
            </w:tcBorders>
            <w:shd w:val="clear" w:color="auto" w:fill="auto"/>
            <w:noWrap/>
            <w:hideMark/>
          </w:tcPr>
          <w:p w14:paraId="6528E73D" w14:textId="44819D56" w:rsidR="00AF44EB" w:rsidRPr="00AF6B17" w:rsidRDefault="00AF44EB" w:rsidP="00AF44EB">
            <w:pPr>
              <w:spacing w:after="0" w:line="240" w:lineRule="auto"/>
              <w:rPr>
                <w:rFonts w:ascii="Calibri" w:eastAsia="Times New Roman" w:hAnsi="Calibri" w:cs="Calibri"/>
                <w:color w:val="000000"/>
                <w:kern w:val="0"/>
                <w14:ligatures w14:val="none"/>
              </w:rPr>
            </w:pPr>
            <w:r w:rsidRPr="00C82876">
              <w:t>Unsupervised Hierarchical Clustering</w:t>
            </w:r>
          </w:p>
        </w:tc>
        <w:tc>
          <w:tcPr>
            <w:tcW w:w="1730" w:type="dxa"/>
            <w:tcBorders>
              <w:top w:val="nil"/>
              <w:left w:val="nil"/>
              <w:bottom w:val="single" w:sz="8" w:space="0" w:color="auto"/>
              <w:right w:val="nil"/>
            </w:tcBorders>
            <w:shd w:val="clear" w:color="auto" w:fill="auto"/>
            <w:noWrap/>
            <w:hideMark/>
          </w:tcPr>
          <w:p w14:paraId="6D3BFE34" w14:textId="62758D30" w:rsidR="00AF44EB" w:rsidRPr="00AF6B17" w:rsidRDefault="00AF44EB" w:rsidP="00AF44EB">
            <w:pPr>
              <w:spacing w:after="0" w:line="240" w:lineRule="auto"/>
              <w:rPr>
                <w:rFonts w:ascii="Calibri" w:eastAsia="Times New Roman" w:hAnsi="Calibri" w:cs="Calibri"/>
                <w:color w:val="000000"/>
                <w:kern w:val="0"/>
                <w14:ligatures w14:val="none"/>
              </w:rPr>
            </w:pPr>
            <w:r w:rsidRPr="00C82876">
              <w:t>HNC</w:t>
            </w:r>
          </w:p>
        </w:tc>
      </w:tr>
      <w:tr w:rsidR="00AF44EB" w:rsidRPr="00AF6B17" w14:paraId="2790EC33" w14:textId="77777777" w:rsidTr="00EC0314">
        <w:trPr>
          <w:trHeight w:val="360"/>
        </w:trPr>
        <w:tc>
          <w:tcPr>
            <w:tcW w:w="1843" w:type="dxa"/>
            <w:tcBorders>
              <w:top w:val="nil"/>
              <w:left w:val="nil"/>
              <w:bottom w:val="single" w:sz="8" w:space="0" w:color="auto"/>
              <w:right w:val="nil"/>
            </w:tcBorders>
            <w:shd w:val="clear" w:color="auto" w:fill="auto"/>
            <w:noWrap/>
            <w:hideMark/>
          </w:tcPr>
          <w:p w14:paraId="13BA8D02" w14:textId="388265A4" w:rsidR="00AF44EB" w:rsidRPr="00AF6B17" w:rsidRDefault="00AF44EB" w:rsidP="00AF44EB">
            <w:pPr>
              <w:spacing w:after="0" w:line="240" w:lineRule="auto"/>
              <w:rPr>
                <w:rFonts w:ascii="Calibri" w:eastAsia="Times New Roman" w:hAnsi="Calibri" w:cs="Calibri"/>
                <w:color w:val="000000"/>
                <w:kern w:val="0"/>
                <w14:ligatures w14:val="none"/>
              </w:rPr>
            </w:pPr>
            <w:r w:rsidRPr="00C82876">
              <w:t>Jia Li</w:t>
            </w:r>
          </w:p>
        </w:tc>
        <w:tc>
          <w:tcPr>
            <w:tcW w:w="1701" w:type="dxa"/>
            <w:tcBorders>
              <w:top w:val="nil"/>
              <w:left w:val="nil"/>
              <w:bottom w:val="single" w:sz="8" w:space="0" w:color="auto"/>
              <w:right w:val="nil"/>
            </w:tcBorders>
            <w:shd w:val="clear" w:color="auto" w:fill="auto"/>
            <w:noWrap/>
            <w:hideMark/>
          </w:tcPr>
          <w:p w14:paraId="76C051DA" w14:textId="052BD128" w:rsidR="00AF44EB" w:rsidRPr="00AF6B17" w:rsidRDefault="00AF44EB" w:rsidP="00AF44EB">
            <w:pPr>
              <w:spacing w:after="0" w:line="240" w:lineRule="auto"/>
              <w:rPr>
                <w:rFonts w:ascii="Calibri" w:eastAsia="Times New Roman" w:hAnsi="Calibri" w:cs="Calibri"/>
                <w:color w:val="000000"/>
                <w:kern w:val="0"/>
                <w14:ligatures w14:val="none"/>
              </w:rPr>
            </w:pPr>
            <w:r w:rsidRPr="00C82876">
              <w:t>2022</w:t>
            </w:r>
          </w:p>
        </w:tc>
        <w:tc>
          <w:tcPr>
            <w:tcW w:w="3515" w:type="dxa"/>
            <w:tcBorders>
              <w:top w:val="nil"/>
              <w:left w:val="nil"/>
              <w:bottom w:val="single" w:sz="8" w:space="0" w:color="auto"/>
              <w:right w:val="nil"/>
            </w:tcBorders>
            <w:shd w:val="clear" w:color="auto" w:fill="auto"/>
            <w:noWrap/>
            <w:hideMark/>
          </w:tcPr>
          <w:p w14:paraId="4B110704" w14:textId="102893B1" w:rsidR="00AF44EB" w:rsidRPr="00AF6B17" w:rsidRDefault="00AF44EB" w:rsidP="00AF44EB">
            <w:pPr>
              <w:spacing w:after="0" w:line="240" w:lineRule="auto"/>
              <w:rPr>
                <w:rFonts w:ascii="Calibri" w:eastAsia="Times New Roman" w:hAnsi="Calibri" w:cs="Calibri"/>
                <w:color w:val="000000"/>
                <w:kern w:val="0"/>
                <w14:ligatures w14:val="none"/>
              </w:rPr>
            </w:pPr>
            <w:r w:rsidRPr="00C82876">
              <w:t>Random Forest</w:t>
            </w:r>
          </w:p>
        </w:tc>
        <w:tc>
          <w:tcPr>
            <w:tcW w:w="1730" w:type="dxa"/>
            <w:tcBorders>
              <w:top w:val="nil"/>
              <w:left w:val="nil"/>
              <w:bottom w:val="single" w:sz="8" w:space="0" w:color="auto"/>
              <w:right w:val="nil"/>
            </w:tcBorders>
            <w:shd w:val="clear" w:color="auto" w:fill="auto"/>
            <w:noWrap/>
            <w:hideMark/>
          </w:tcPr>
          <w:p w14:paraId="6746F0CE" w14:textId="1FB81C22" w:rsidR="00AF44EB" w:rsidRPr="00AF6B17" w:rsidRDefault="00AF44EB" w:rsidP="00AF44EB">
            <w:pPr>
              <w:spacing w:after="0" w:line="240" w:lineRule="auto"/>
              <w:rPr>
                <w:rFonts w:ascii="Calibri" w:eastAsia="Times New Roman" w:hAnsi="Calibri" w:cs="Calibri"/>
                <w:color w:val="000000"/>
                <w:kern w:val="0"/>
                <w14:ligatures w14:val="none"/>
              </w:rPr>
            </w:pPr>
            <w:r w:rsidRPr="00C82876">
              <w:t>Breast Cancer</w:t>
            </w:r>
          </w:p>
        </w:tc>
      </w:tr>
      <w:tr w:rsidR="00AF44EB" w:rsidRPr="00AF6B17" w14:paraId="46BEB1C4" w14:textId="77777777" w:rsidTr="00EC0314">
        <w:trPr>
          <w:trHeight w:val="360"/>
        </w:trPr>
        <w:tc>
          <w:tcPr>
            <w:tcW w:w="1843" w:type="dxa"/>
            <w:tcBorders>
              <w:top w:val="nil"/>
              <w:left w:val="nil"/>
              <w:bottom w:val="single" w:sz="8" w:space="0" w:color="auto"/>
              <w:right w:val="nil"/>
            </w:tcBorders>
            <w:shd w:val="clear" w:color="auto" w:fill="auto"/>
            <w:noWrap/>
            <w:hideMark/>
          </w:tcPr>
          <w:p w14:paraId="7DC22070" w14:textId="523515AE" w:rsidR="00AF44EB" w:rsidRPr="00AF6B17" w:rsidRDefault="00AF44EB" w:rsidP="00AF44EB">
            <w:pPr>
              <w:spacing w:after="0" w:line="240" w:lineRule="auto"/>
              <w:rPr>
                <w:rFonts w:ascii="Calibri" w:eastAsia="Times New Roman" w:hAnsi="Calibri" w:cs="Calibri"/>
                <w:color w:val="000000"/>
                <w:kern w:val="0"/>
                <w14:ligatures w14:val="none"/>
              </w:rPr>
            </w:pPr>
            <w:r w:rsidRPr="00C82876">
              <w:t>Qiangnu Zhang</w:t>
            </w:r>
          </w:p>
        </w:tc>
        <w:tc>
          <w:tcPr>
            <w:tcW w:w="1701" w:type="dxa"/>
            <w:tcBorders>
              <w:top w:val="nil"/>
              <w:left w:val="nil"/>
              <w:bottom w:val="single" w:sz="8" w:space="0" w:color="auto"/>
              <w:right w:val="nil"/>
            </w:tcBorders>
            <w:shd w:val="clear" w:color="auto" w:fill="auto"/>
            <w:noWrap/>
            <w:hideMark/>
          </w:tcPr>
          <w:p w14:paraId="1B636692" w14:textId="2769D091" w:rsidR="00AF44EB" w:rsidRPr="00AF6B17" w:rsidRDefault="00AF44EB" w:rsidP="00AF44EB">
            <w:pPr>
              <w:spacing w:after="0" w:line="240" w:lineRule="auto"/>
              <w:rPr>
                <w:rFonts w:ascii="Calibri" w:eastAsia="Times New Roman" w:hAnsi="Calibri" w:cs="Calibri"/>
                <w:color w:val="000000"/>
                <w:kern w:val="0"/>
                <w14:ligatures w14:val="none"/>
              </w:rPr>
            </w:pPr>
            <w:r w:rsidRPr="00C82876">
              <w:t>2021</w:t>
            </w:r>
          </w:p>
        </w:tc>
        <w:tc>
          <w:tcPr>
            <w:tcW w:w="3515" w:type="dxa"/>
            <w:tcBorders>
              <w:top w:val="nil"/>
              <w:left w:val="nil"/>
              <w:bottom w:val="single" w:sz="8" w:space="0" w:color="auto"/>
              <w:right w:val="nil"/>
            </w:tcBorders>
            <w:shd w:val="clear" w:color="auto" w:fill="auto"/>
            <w:noWrap/>
            <w:hideMark/>
          </w:tcPr>
          <w:p w14:paraId="4F62A882" w14:textId="5849F943" w:rsidR="00AF44EB" w:rsidRPr="00AF6B17" w:rsidRDefault="00AF44EB" w:rsidP="00AF44EB">
            <w:pPr>
              <w:spacing w:after="0" w:line="240" w:lineRule="auto"/>
              <w:rPr>
                <w:rFonts w:ascii="Calibri" w:eastAsia="Times New Roman" w:hAnsi="Calibri" w:cs="Calibri"/>
                <w:color w:val="000000"/>
                <w:kern w:val="0"/>
                <w14:ligatures w14:val="none"/>
              </w:rPr>
            </w:pPr>
            <w:r w:rsidRPr="00C82876">
              <w:t>LASSO Cox Regression</w:t>
            </w:r>
          </w:p>
        </w:tc>
        <w:tc>
          <w:tcPr>
            <w:tcW w:w="1730" w:type="dxa"/>
            <w:tcBorders>
              <w:top w:val="nil"/>
              <w:left w:val="nil"/>
              <w:bottom w:val="single" w:sz="8" w:space="0" w:color="auto"/>
              <w:right w:val="nil"/>
            </w:tcBorders>
            <w:shd w:val="clear" w:color="auto" w:fill="auto"/>
            <w:noWrap/>
            <w:hideMark/>
          </w:tcPr>
          <w:p w14:paraId="16E76948" w14:textId="11EBDFEF" w:rsidR="00AF44EB" w:rsidRPr="00AF6B17" w:rsidRDefault="00AF44EB" w:rsidP="00AF44EB">
            <w:pPr>
              <w:spacing w:after="0" w:line="240" w:lineRule="auto"/>
              <w:rPr>
                <w:rFonts w:ascii="Calibri" w:eastAsia="Times New Roman" w:hAnsi="Calibri" w:cs="Calibri"/>
                <w:color w:val="000000"/>
                <w:kern w:val="0"/>
                <w14:ligatures w14:val="none"/>
              </w:rPr>
            </w:pPr>
            <w:r w:rsidRPr="00C82876">
              <w:t>HCC</w:t>
            </w:r>
          </w:p>
        </w:tc>
      </w:tr>
      <w:tr w:rsidR="00AF44EB" w:rsidRPr="00AF6B17" w14:paraId="28144816" w14:textId="77777777" w:rsidTr="00EC0314">
        <w:trPr>
          <w:trHeight w:val="360"/>
        </w:trPr>
        <w:tc>
          <w:tcPr>
            <w:tcW w:w="1843" w:type="dxa"/>
            <w:tcBorders>
              <w:top w:val="nil"/>
              <w:left w:val="nil"/>
              <w:bottom w:val="single" w:sz="8" w:space="0" w:color="auto"/>
              <w:right w:val="nil"/>
            </w:tcBorders>
            <w:shd w:val="clear" w:color="auto" w:fill="auto"/>
            <w:noWrap/>
            <w:hideMark/>
          </w:tcPr>
          <w:p w14:paraId="1CB69867" w14:textId="458A2DA1" w:rsidR="00AF44EB" w:rsidRPr="00AF6B17" w:rsidRDefault="00AF44EB" w:rsidP="00AF44EB">
            <w:pPr>
              <w:spacing w:after="0" w:line="240" w:lineRule="auto"/>
              <w:rPr>
                <w:rFonts w:ascii="Calibri" w:eastAsia="Times New Roman" w:hAnsi="Calibri" w:cs="Calibri"/>
                <w:color w:val="000000"/>
                <w:kern w:val="0"/>
                <w14:ligatures w14:val="none"/>
              </w:rPr>
            </w:pPr>
            <w:r w:rsidRPr="00C82876">
              <w:t>Run Shi </w:t>
            </w:r>
          </w:p>
        </w:tc>
        <w:tc>
          <w:tcPr>
            <w:tcW w:w="1701" w:type="dxa"/>
            <w:tcBorders>
              <w:top w:val="nil"/>
              <w:left w:val="nil"/>
              <w:bottom w:val="single" w:sz="8" w:space="0" w:color="auto"/>
              <w:right w:val="nil"/>
            </w:tcBorders>
            <w:shd w:val="clear" w:color="auto" w:fill="auto"/>
            <w:noWrap/>
            <w:hideMark/>
          </w:tcPr>
          <w:p w14:paraId="240165FC" w14:textId="23241D28" w:rsidR="00AF44EB" w:rsidRPr="00AF6B17" w:rsidRDefault="00AF44EB" w:rsidP="00AF44EB">
            <w:pPr>
              <w:spacing w:after="0" w:line="240" w:lineRule="auto"/>
              <w:rPr>
                <w:rFonts w:ascii="Calibri" w:eastAsia="Times New Roman" w:hAnsi="Calibri" w:cs="Calibri"/>
                <w:color w:val="000000"/>
                <w:kern w:val="0"/>
                <w14:ligatures w14:val="none"/>
              </w:rPr>
            </w:pPr>
            <w:r w:rsidRPr="00C82876">
              <w:t>2021</w:t>
            </w:r>
          </w:p>
        </w:tc>
        <w:tc>
          <w:tcPr>
            <w:tcW w:w="3515" w:type="dxa"/>
            <w:tcBorders>
              <w:top w:val="nil"/>
              <w:left w:val="nil"/>
              <w:bottom w:val="single" w:sz="8" w:space="0" w:color="auto"/>
              <w:right w:val="nil"/>
            </w:tcBorders>
            <w:shd w:val="clear" w:color="auto" w:fill="auto"/>
            <w:noWrap/>
            <w:hideMark/>
          </w:tcPr>
          <w:p w14:paraId="64B241B9" w14:textId="1E6BA658" w:rsidR="00AF44EB" w:rsidRPr="00AF6B17" w:rsidRDefault="00AF44EB" w:rsidP="00AF44EB">
            <w:pPr>
              <w:spacing w:after="0" w:line="240" w:lineRule="auto"/>
              <w:rPr>
                <w:rFonts w:ascii="Calibri" w:eastAsia="Times New Roman" w:hAnsi="Calibri" w:cs="Calibri"/>
                <w:color w:val="000000"/>
                <w:kern w:val="0"/>
                <w14:ligatures w14:val="none"/>
              </w:rPr>
            </w:pPr>
            <w:r w:rsidRPr="00C82876">
              <w:t>LASSO Cox Regression</w:t>
            </w:r>
          </w:p>
        </w:tc>
        <w:tc>
          <w:tcPr>
            <w:tcW w:w="1730" w:type="dxa"/>
            <w:tcBorders>
              <w:top w:val="nil"/>
              <w:left w:val="nil"/>
              <w:bottom w:val="single" w:sz="8" w:space="0" w:color="auto"/>
              <w:right w:val="nil"/>
            </w:tcBorders>
            <w:shd w:val="clear" w:color="auto" w:fill="auto"/>
            <w:noWrap/>
            <w:hideMark/>
          </w:tcPr>
          <w:p w14:paraId="2590337F" w14:textId="046F8FE1" w:rsidR="00AF44EB" w:rsidRPr="00AF6B17" w:rsidRDefault="00AF44EB" w:rsidP="00AF44EB">
            <w:pPr>
              <w:spacing w:after="0" w:line="240" w:lineRule="auto"/>
              <w:rPr>
                <w:rFonts w:ascii="Calibri" w:eastAsia="Times New Roman" w:hAnsi="Calibri" w:cs="Calibri"/>
                <w:color w:val="000000"/>
                <w:kern w:val="0"/>
                <w14:ligatures w14:val="none"/>
              </w:rPr>
            </w:pPr>
            <w:r w:rsidRPr="00C82876">
              <w:t>LUDA</w:t>
            </w:r>
          </w:p>
        </w:tc>
      </w:tr>
      <w:tr w:rsidR="00AF44EB" w:rsidRPr="00AF6B17" w14:paraId="21EAE065" w14:textId="77777777" w:rsidTr="00EC0314">
        <w:trPr>
          <w:trHeight w:val="360"/>
        </w:trPr>
        <w:tc>
          <w:tcPr>
            <w:tcW w:w="1843" w:type="dxa"/>
            <w:tcBorders>
              <w:top w:val="nil"/>
              <w:left w:val="nil"/>
              <w:bottom w:val="single" w:sz="8" w:space="0" w:color="auto"/>
              <w:right w:val="nil"/>
            </w:tcBorders>
            <w:shd w:val="clear" w:color="auto" w:fill="auto"/>
            <w:noWrap/>
            <w:hideMark/>
          </w:tcPr>
          <w:p w14:paraId="2D1E2945" w14:textId="6779FB99" w:rsidR="00AF44EB" w:rsidRPr="00AF6B17" w:rsidRDefault="00AF44EB" w:rsidP="00AF44EB">
            <w:pPr>
              <w:spacing w:after="0" w:line="240" w:lineRule="auto"/>
              <w:rPr>
                <w:rFonts w:ascii="Calibri" w:eastAsia="Times New Roman" w:hAnsi="Calibri" w:cs="Calibri"/>
                <w:color w:val="000000"/>
                <w:kern w:val="0"/>
                <w14:ligatures w14:val="none"/>
              </w:rPr>
            </w:pPr>
            <w:r w:rsidRPr="00C82876">
              <w:t>Dongjie Chen</w:t>
            </w:r>
          </w:p>
        </w:tc>
        <w:tc>
          <w:tcPr>
            <w:tcW w:w="1701" w:type="dxa"/>
            <w:tcBorders>
              <w:top w:val="nil"/>
              <w:left w:val="nil"/>
              <w:bottom w:val="single" w:sz="8" w:space="0" w:color="auto"/>
              <w:right w:val="nil"/>
            </w:tcBorders>
            <w:shd w:val="clear" w:color="auto" w:fill="auto"/>
            <w:noWrap/>
            <w:hideMark/>
          </w:tcPr>
          <w:p w14:paraId="7921F529" w14:textId="5E13A158" w:rsidR="00AF44EB" w:rsidRPr="00AF6B17" w:rsidRDefault="00AF44EB" w:rsidP="00AF44EB">
            <w:pPr>
              <w:spacing w:after="0" w:line="240" w:lineRule="auto"/>
              <w:rPr>
                <w:rFonts w:ascii="Calibri" w:eastAsia="Times New Roman" w:hAnsi="Calibri" w:cs="Calibri"/>
                <w:color w:val="000000"/>
                <w:kern w:val="0"/>
                <w14:ligatures w14:val="none"/>
              </w:rPr>
            </w:pPr>
            <w:r w:rsidRPr="00C82876">
              <w:t>2021</w:t>
            </w:r>
          </w:p>
        </w:tc>
        <w:tc>
          <w:tcPr>
            <w:tcW w:w="3515" w:type="dxa"/>
            <w:tcBorders>
              <w:top w:val="nil"/>
              <w:left w:val="nil"/>
              <w:bottom w:val="single" w:sz="8" w:space="0" w:color="auto"/>
              <w:right w:val="nil"/>
            </w:tcBorders>
            <w:shd w:val="clear" w:color="auto" w:fill="auto"/>
            <w:noWrap/>
            <w:hideMark/>
          </w:tcPr>
          <w:p w14:paraId="26C70F78" w14:textId="50288C3A" w:rsidR="00AF44EB" w:rsidRPr="00AF6B17" w:rsidRDefault="00AF44EB" w:rsidP="00AF44EB">
            <w:pPr>
              <w:spacing w:after="0" w:line="240" w:lineRule="auto"/>
              <w:rPr>
                <w:rFonts w:ascii="Calibri" w:eastAsia="Times New Roman" w:hAnsi="Calibri" w:cs="Calibri"/>
                <w:color w:val="000000"/>
                <w:kern w:val="0"/>
                <w14:ligatures w14:val="none"/>
              </w:rPr>
            </w:pPr>
            <w:r w:rsidRPr="00C82876">
              <w:t>LASSO Cox Regression</w:t>
            </w:r>
          </w:p>
        </w:tc>
        <w:tc>
          <w:tcPr>
            <w:tcW w:w="1730" w:type="dxa"/>
            <w:tcBorders>
              <w:top w:val="nil"/>
              <w:left w:val="nil"/>
              <w:bottom w:val="single" w:sz="8" w:space="0" w:color="auto"/>
              <w:right w:val="nil"/>
            </w:tcBorders>
            <w:shd w:val="clear" w:color="auto" w:fill="auto"/>
            <w:noWrap/>
            <w:hideMark/>
          </w:tcPr>
          <w:p w14:paraId="3DA945E3" w14:textId="7754CE74" w:rsidR="00AF44EB" w:rsidRPr="00AF6B17" w:rsidRDefault="00AF44EB" w:rsidP="00AF44EB">
            <w:pPr>
              <w:spacing w:after="0" w:line="240" w:lineRule="auto"/>
              <w:rPr>
                <w:rFonts w:ascii="Calibri" w:eastAsia="Times New Roman" w:hAnsi="Calibri" w:cs="Calibri"/>
                <w:color w:val="000000"/>
                <w:kern w:val="0"/>
                <w14:ligatures w14:val="none"/>
              </w:rPr>
            </w:pPr>
            <w:r w:rsidRPr="00C82876">
              <w:t>PDAC</w:t>
            </w:r>
          </w:p>
        </w:tc>
      </w:tr>
      <w:tr w:rsidR="00AF44EB" w:rsidRPr="00AF6B17" w14:paraId="791EC5D5" w14:textId="77777777" w:rsidTr="00EC0314">
        <w:trPr>
          <w:trHeight w:val="360"/>
        </w:trPr>
        <w:tc>
          <w:tcPr>
            <w:tcW w:w="1843" w:type="dxa"/>
            <w:tcBorders>
              <w:top w:val="nil"/>
              <w:left w:val="nil"/>
              <w:bottom w:val="single" w:sz="8" w:space="0" w:color="auto"/>
              <w:right w:val="nil"/>
            </w:tcBorders>
            <w:shd w:val="clear" w:color="auto" w:fill="auto"/>
            <w:noWrap/>
            <w:hideMark/>
          </w:tcPr>
          <w:p w14:paraId="4AAF4EBE" w14:textId="740E3FBC" w:rsidR="00AF44EB" w:rsidRPr="00AF6B17" w:rsidRDefault="00AF44EB" w:rsidP="00AF44EB">
            <w:pPr>
              <w:spacing w:after="0" w:line="240" w:lineRule="auto"/>
              <w:rPr>
                <w:rFonts w:ascii="Calibri" w:eastAsia="Times New Roman" w:hAnsi="Calibri" w:cs="Calibri"/>
                <w:color w:val="000000"/>
                <w:kern w:val="0"/>
                <w14:ligatures w14:val="none"/>
              </w:rPr>
            </w:pPr>
            <w:r w:rsidRPr="00C82876">
              <w:t>Xiangqian Zhang</w:t>
            </w:r>
          </w:p>
        </w:tc>
        <w:tc>
          <w:tcPr>
            <w:tcW w:w="1701" w:type="dxa"/>
            <w:tcBorders>
              <w:top w:val="nil"/>
              <w:left w:val="nil"/>
              <w:bottom w:val="single" w:sz="8" w:space="0" w:color="auto"/>
              <w:right w:val="nil"/>
            </w:tcBorders>
            <w:shd w:val="clear" w:color="auto" w:fill="auto"/>
            <w:noWrap/>
            <w:hideMark/>
          </w:tcPr>
          <w:p w14:paraId="426CB6E0" w14:textId="38E26399" w:rsidR="00AF44EB" w:rsidRPr="00AF6B17" w:rsidRDefault="00AF44EB" w:rsidP="00AF44EB">
            <w:pPr>
              <w:spacing w:after="0" w:line="240" w:lineRule="auto"/>
              <w:rPr>
                <w:rFonts w:ascii="Calibri" w:eastAsia="Times New Roman" w:hAnsi="Calibri" w:cs="Calibri"/>
                <w:color w:val="000000"/>
                <w:kern w:val="0"/>
                <w14:ligatures w14:val="none"/>
              </w:rPr>
            </w:pPr>
            <w:r w:rsidRPr="00C82876">
              <w:t>2023</w:t>
            </w:r>
          </w:p>
        </w:tc>
        <w:tc>
          <w:tcPr>
            <w:tcW w:w="3515" w:type="dxa"/>
            <w:tcBorders>
              <w:top w:val="nil"/>
              <w:left w:val="nil"/>
              <w:bottom w:val="single" w:sz="8" w:space="0" w:color="auto"/>
              <w:right w:val="nil"/>
            </w:tcBorders>
            <w:shd w:val="clear" w:color="auto" w:fill="auto"/>
            <w:noWrap/>
            <w:hideMark/>
          </w:tcPr>
          <w:p w14:paraId="5FB07FC5" w14:textId="6E5DBF59" w:rsidR="00AF44EB" w:rsidRPr="00AF6B17" w:rsidRDefault="00AF44EB" w:rsidP="00AF44EB">
            <w:pPr>
              <w:spacing w:after="0" w:line="240" w:lineRule="auto"/>
              <w:rPr>
                <w:rFonts w:ascii="Calibri" w:eastAsia="Times New Roman" w:hAnsi="Calibri" w:cs="Calibri"/>
                <w:color w:val="000000"/>
                <w:kern w:val="0"/>
                <w14:ligatures w14:val="none"/>
              </w:rPr>
            </w:pPr>
            <w:r w:rsidRPr="00C82876">
              <w:t>LASSO Cox regression</w:t>
            </w:r>
          </w:p>
        </w:tc>
        <w:tc>
          <w:tcPr>
            <w:tcW w:w="1730" w:type="dxa"/>
            <w:tcBorders>
              <w:top w:val="nil"/>
              <w:left w:val="nil"/>
              <w:bottom w:val="single" w:sz="8" w:space="0" w:color="auto"/>
              <w:right w:val="nil"/>
            </w:tcBorders>
            <w:shd w:val="clear" w:color="auto" w:fill="auto"/>
            <w:noWrap/>
            <w:hideMark/>
          </w:tcPr>
          <w:p w14:paraId="1122A4F3" w14:textId="37011D63" w:rsidR="00AF44EB" w:rsidRPr="00AF6B17" w:rsidRDefault="00AF44EB" w:rsidP="00AF44EB">
            <w:pPr>
              <w:spacing w:after="0" w:line="240" w:lineRule="auto"/>
              <w:rPr>
                <w:rFonts w:ascii="Calibri" w:eastAsia="Times New Roman" w:hAnsi="Calibri" w:cs="Calibri"/>
                <w:color w:val="000000"/>
                <w:kern w:val="0"/>
                <w14:ligatures w14:val="none"/>
              </w:rPr>
            </w:pPr>
            <w:r w:rsidRPr="00C82876">
              <w:t>Gastric Cancer</w:t>
            </w:r>
          </w:p>
        </w:tc>
      </w:tr>
      <w:tr w:rsidR="009353FD" w:rsidRPr="00AF6B17" w14:paraId="2D2AABC1" w14:textId="77777777" w:rsidTr="00EC0314">
        <w:trPr>
          <w:trHeight w:val="360"/>
        </w:trPr>
        <w:tc>
          <w:tcPr>
            <w:tcW w:w="1843" w:type="dxa"/>
            <w:tcBorders>
              <w:top w:val="nil"/>
              <w:left w:val="nil"/>
              <w:bottom w:val="single" w:sz="8" w:space="0" w:color="auto"/>
              <w:right w:val="nil"/>
            </w:tcBorders>
            <w:shd w:val="clear" w:color="auto" w:fill="auto"/>
            <w:noWrap/>
            <w:hideMark/>
          </w:tcPr>
          <w:p w14:paraId="2C986821" w14:textId="76DCBD86" w:rsidR="009353FD" w:rsidRPr="00AF6B17" w:rsidRDefault="009353FD" w:rsidP="009353FD">
            <w:pPr>
              <w:spacing w:after="0" w:line="240" w:lineRule="auto"/>
              <w:rPr>
                <w:rFonts w:ascii="Calibri" w:eastAsia="Times New Roman" w:hAnsi="Calibri" w:cs="Calibri"/>
                <w:color w:val="000000"/>
                <w:kern w:val="0"/>
                <w14:ligatures w14:val="none"/>
              </w:rPr>
            </w:pPr>
            <w:r w:rsidRPr="00EE41E8">
              <w:t>Edian F. Franco</w:t>
            </w:r>
          </w:p>
        </w:tc>
        <w:tc>
          <w:tcPr>
            <w:tcW w:w="1701" w:type="dxa"/>
            <w:tcBorders>
              <w:top w:val="nil"/>
              <w:left w:val="nil"/>
              <w:bottom w:val="single" w:sz="8" w:space="0" w:color="auto"/>
              <w:right w:val="nil"/>
            </w:tcBorders>
            <w:shd w:val="clear" w:color="auto" w:fill="auto"/>
            <w:noWrap/>
            <w:hideMark/>
          </w:tcPr>
          <w:p w14:paraId="6DDF7541" w14:textId="2DC4F043" w:rsidR="009353FD" w:rsidRPr="00AF6B17" w:rsidRDefault="009353FD" w:rsidP="009353FD">
            <w:pPr>
              <w:spacing w:after="0" w:line="240" w:lineRule="auto"/>
              <w:rPr>
                <w:rFonts w:ascii="Calibri" w:eastAsia="Times New Roman" w:hAnsi="Calibri" w:cs="Calibri"/>
                <w:color w:val="000000"/>
                <w:kern w:val="0"/>
                <w14:ligatures w14:val="none"/>
              </w:rPr>
            </w:pPr>
            <w:r w:rsidRPr="00EE41E8">
              <w:t>2013</w:t>
            </w:r>
          </w:p>
        </w:tc>
        <w:tc>
          <w:tcPr>
            <w:tcW w:w="3515" w:type="dxa"/>
            <w:tcBorders>
              <w:top w:val="nil"/>
              <w:left w:val="nil"/>
              <w:bottom w:val="single" w:sz="8" w:space="0" w:color="auto"/>
              <w:right w:val="nil"/>
            </w:tcBorders>
            <w:shd w:val="clear" w:color="auto" w:fill="auto"/>
            <w:noWrap/>
            <w:hideMark/>
          </w:tcPr>
          <w:p w14:paraId="30A23274" w14:textId="38305262" w:rsidR="009353FD" w:rsidRPr="00AF6B17" w:rsidRDefault="009353FD" w:rsidP="009353FD">
            <w:pPr>
              <w:spacing w:after="0" w:line="240" w:lineRule="auto"/>
              <w:rPr>
                <w:rFonts w:ascii="Calibri" w:eastAsia="Times New Roman" w:hAnsi="Calibri" w:cs="Calibri"/>
                <w:color w:val="000000"/>
                <w:kern w:val="0"/>
                <w14:ligatures w14:val="none"/>
              </w:rPr>
            </w:pPr>
            <w:r w:rsidRPr="00EE41E8">
              <w:t>Autoencoder</w:t>
            </w:r>
          </w:p>
        </w:tc>
        <w:tc>
          <w:tcPr>
            <w:tcW w:w="1730" w:type="dxa"/>
            <w:tcBorders>
              <w:top w:val="nil"/>
              <w:left w:val="nil"/>
              <w:bottom w:val="single" w:sz="8" w:space="0" w:color="auto"/>
              <w:right w:val="nil"/>
            </w:tcBorders>
            <w:shd w:val="clear" w:color="auto" w:fill="auto"/>
            <w:noWrap/>
            <w:hideMark/>
          </w:tcPr>
          <w:p w14:paraId="59765F16" w14:textId="573B58AF" w:rsidR="009353FD" w:rsidRPr="00AF6B17" w:rsidRDefault="008467CB" w:rsidP="009353FD">
            <w:pPr>
              <w:spacing w:after="0" w:line="240" w:lineRule="auto"/>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GBM</w:t>
            </w:r>
          </w:p>
        </w:tc>
      </w:tr>
    </w:tbl>
    <w:p w14:paraId="4F9ED431" w14:textId="70F22967" w:rsidR="00C62205" w:rsidRPr="00ED7852" w:rsidRDefault="00351756" w:rsidP="00C61D89">
      <w:r w:rsidRPr="00ED7852">
        <w:t xml:space="preserve">Table 3. Methods </w:t>
      </w:r>
      <w:r w:rsidR="00C61D89">
        <w:t>and Tumour Type of</w:t>
      </w:r>
      <w:r w:rsidRPr="00ED7852">
        <w:t xml:space="preserve"> Selected Papers</w:t>
      </w:r>
    </w:p>
    <w:p w14:paraId="29E69CBD" w14:textId="77777777" w:rsidR="00351756" w:rsidRPr="00ED7852" w:rsidRDefault="00351756" w:rsidP="00C62205">
      <w:pPr>
        <w:pStyle w:val="ListParagraph"/>
      </w:pPr>
    </w:p>
    <w:p w14:paraId="3F5E2B6E" w14:textId="145B382B" w:rsidR="001A6D65" w:rsidRPr="00ED7852" w:rsidRDefault="00C62205" w:rsidP="001C6EDE">
      <w:pPr>
        <w:pStyle w:val="ListParagraph"/>
        <w:ind w:left="0"/>
      </w:pPr>
      <w:r w:rsidRPr="00ED7852">
        <w:t>This methodical categorization has enabled the identification of distinct patterns and variations in the functionality and efficacy of these methods for HS identification across different tumour types. Such a structured approach provides a comprehensive understanding of how each technique contributes to the broader field of tumour microenvironment analysis and hypoxia signature identification.</w:t>
      </w:r>
    </w:p>
    <w:p w14:paraId="11A56FF6" w14:textId="77777777" w:rsidR="00A059AC" w:rsidRPr="00ED7852" w:rsidRDefault="00A059AC" w:rsidP="00BD518D">
      <w:pPr>
        <w:pStyle w:val="ListParagraph"/>
      </w:pPr>
    </w:p>
    <w:p w14:paraId="4DC8E063" w14:textId="706AEC50" w:rsidR="00351756" w:rsidRDefault="00351756" w:rsidP="00351756">
      <w:pPr>
        <w:pStyle w:val="ListParagraph"/>
        <w:numPr>
          <w:ilvl w:val="0"/>
          <w:numId w:val="1"/>
        </w:numPr>
      </w:pPr>
      <w:r w:rsidRPr="00ED7852">
        <w:t>Findings</w:t>
      </w:r>
    </w:p>
    <w:p w14:paraId="702EF86F" w14:textId="35054E55" w:rsidR="001D2A19" w:rsidRPr="00ED7852" w:rsidRDefault="00EF5DD3" w:rsidP="00EF5DD3">
      <w:r w:rsidRPr="00EF5DD3">
        <w:t>In this systematic review, we observed a predominant application of LASSO and LASSO Cox Regression methods, utilized in 40% and 35% of the studies, respectively.</w:t>
      </w:r>
    </w:p>
    <w:p w14:paraId="05C0C25C" w14:textId="77777777" w:rsidR="001D2A19" w:rsidRDefault="00110D1A" w:rsidP="001C6EDE">
      <w:pPr>
        <w:pStyle w:val="ListParagraph"/>
        <w:ind w:left="0"/>
      </w:pPr>
      <w:r w:rsidRPr="00ED7852">
        <w:t xml:space="preserve">3.1 </w:t>
      </w:r>
      <w:r w:rsidR="007A19D4" w:rsidRPr="00ED7852">
        <w:t>t-SNE</w:t>
      </w:r>
      <w:r w:rsidR="001D2A19" w:rsidRPr="006D53AD">
        <w:t xml:space="preserve"> </w:t>
      </w:r>
    </w:p>
    <w:p w14:paraId="5BD20087" w14:textId="6368377E" w:rsidR="00C721F5" w:rsidRPr="006D53AD" w:rsidRDefault="00D974F1" w:rsidP="00C92310">
      <w:pPr>
        <w:pStyle w:val="ListParagraph"/>
        <w:ind w:left="0"/>
      </w:pPr>
      <w:r w:rsidRPr="00D974F1">
        <w:t xml:space="preserve">t-SNE is a nonparametric unsupervised algorithm for dimensionality reduction. Liu et al. </w:t>
      </w:r>
      <w:r>
        <w:fldChar w:fldCharType="begin"/>
      </w:r>
      <w:r>
        <w:instrText xml:space="preserve"> ADDIN EN.CITE &lt;EndNote&gt;&lt;Cite&gt;&lt;Author&gt;Liu&lt;/Author&gt;&lt;Year&gt;2020&lt;/Year&gt;&lt;RecNum&gt;1&lt;/RecNum&gt;&lt;DisplayText&gt;(Liu et al., 2020)&lt;/DisplayText&gt;&lt;record&gt;&lt;rec-number&gt;1&lt;/rec-number&gt;&lt;foreign-keys&gt;&lt;key app="EN" db-id="wz5p09xxjrsa2aefsws5erx9xedwd52xwxe0" timestamp="1704138803"&gt;1&lt;/key&gt;&lt;/foreign-keys&gt;&lt;ref-type name="Journal Article"&gt;17&lt;/ref-type&gt;&lt;contributors&gt;&lt;authors&gt;&lt;author&gt;Liu, Yifan&lt;/author&gt;&lt;author&gt;Wu, Jianhua&lt;/author&gt;&lt;author&gt;Huang, Weiwei&lt;/author&gt;&lt;author&gt;Weng, Shaowen&lt;/author&gt;&lt;author&gt;Wang, Baochun&lt;/author&gt;&lt;author&gt;Chen, Yiming&lt;/author&gt;&lt;author&gt;Wang, Hao&lt;/author&gt;&lt;/authors&gt;&lt;/contributors&gt;&lt;titles&gt;&lt;title&gt;Development and validation of a hypoxia-immune-based microenvironment gene signature for risk stratification in gastric cancer&lt;/title&gt;&lt;secondary-title&gt;Journal of Translational Medicine&lt;/secondary-title&gt;&lt;/titles&gt;&lt;periodical&gt;&lt;full-title&gt;Journal of Translational Medicine&lt;/full-title&gt;&lt;/periodical&gt;&lt;pages&gt;201&lt;/pages&gt;&lt;volume&gt;18&lt;/volume&gt;&lt;number&gt;1&lt;/number&gt;&lt;dates&gt;&lt;year&gt;2020&lt;/year&gt;&lt;pub-dates&gt;&lt;date&gt;2020/05/14&lt;/date&gt;&lt;/pub-dates&gt;&lt;/dates&gt;&lt;isbn&gt;1479-5876&lt;/isbn&gt;&lt;urls&gt;&lt;related-urls&gt;&lt;url&gt;https://doi.org/10.1186/s12967-020-02366-0&lt;/url&gt;&lt;/related-urls&gt;&lt;/urls&gt;&lt;electronic-resource-num&gt;10.1186/s12967-020-02366-0&lt;/electronic-resource-num&gt;&lt;/record&gt;&lt;/Cite&gt;&lt;/EndNote&gt;</w:instrText>
      </w:r>
      <w:r>
        <w:fldChar w:fldCharType="separate"/>
      </w:r>
      <w:r>
        <w:rPr>
          <w:noProof/>
        </w:rPr>
        <w:t>(Liu et al., 2020)</w:t>
      </w:r>
      <w:r>
        <w:fldChar w:fldCharType="end"/>
      </w:r>
      <w:r w:rsidRPr="00D974F1">
        <w:t xml:space="preserve"> utilized t-SNE to classify 200 hypoxia hallmark gene sets into “hypoxia-high” and “hypoxia-low” </w:t>
      </w:r>
      <w:r w:rsidRPr="00D974F1">
        <w:lastRenderedPageBreak/>
        <w:t xml:space="preserve">groups for gastric cancer risk stratification. Similarly, Gui et al. </w:t>
      </w:r>
      <w:r w:rsidRPr="00ED7852">
        <w:fldChar w:fldCharType="begin"/>
      </w:r>
      <w:r w:rsidRPr="00ED7852">
        <w:instrText xml:space="preserve"> ADDIN EN.CITE &lt;EndNote&gt;&lt;Cite&gt;&lt;Author&gt;Gui&lt;/Author&gt;&lt;Year&gt;2021&lt;/Year&gt;&lt;RecNum&gt;14&lt;/RecNum&gt;&lt;DisplayText&gt;(Gui et al., 2021)&lt;/DisplayText&gt;&lt;record&gt;&lt;rec-number&gt;14&lt;/rec-number&gt;&lt;foreign-keys&gt;&lt;key app="EN" db-id="wz5p09xxjrsa2aefsws5erx9xedwd52xwxe0" timestamp="1704499195"&gt;14&lt;/key&gt;&lt;/foreign-keys&gt;&lt;ref-type name="Journal Article"&gt;17&lt;/ref-type&gt;&lt;contributors&gt;&lt;authors&gt;&lt;author&gt;Gui, Cheng-Peng&lt;/author&gt;&lt;author&gt;Wei, Jin-Huan&lt;/author&gt;&lt;author&gt;Chen, Yu-Hang&lt;/author&gt;&lt;author&gt;Fu, Liang-Min&lt;/author&gt;&lt;author&gt;Tang, Yi-Ming&lt;/author&gt;&lt;author&gt;Cao, Jia-Zheng&lt;/author&gt;&lt;author&gt;Chen, Wei&lt;/author&gt;&lt;author&gt;Luo, Jun-Hang&lt;/author&gt;&lt;/authors&gt;&lt;/contributors&gt;&lt;titles&gt;&lt;title&gt;A new thinking: extended application of genomic selection to screen multiomics data for development of novel hypoxia-immune biomarkers and target therapy of clear cell renal cell carcinoma&lt;/title&gt;&lt;secondary-title&gt;Briefings in Bioinformatics&lt;/secondary-title&gt;&lt;/titles&gt;&lt;periodical&gt;&lt;full-title&gt;Briefings in Bioinformatics&lt;/full-title&gt;&lt;/periodical&gt;&lt;pages&gt;bbab173&lt;/pages&gt;&lt;volume&gt;22&lt;/volume&gt;&lt;number&gt;6&lt;/number&gt;&lt;dates&gt;&lt;year&gt;2021&lt;/year&gt;&lt;/dates&gt;&lt;isbn&gt;1477-4054&lt;/isbn&gt;&lt;urls&gt;&lt;related-urls&gt;&lt;url&gt;https://doi.org/10.1093/bib/bbab173&lt;/url&gt;&lt;/related-urls&gt;&lt;/urls&gt;&lt;electronic-resource-num&gt;10.1093/bib/bbab173&lt;/electronic-resource-num&gt;&lt;access-date&gt;1/5/2024&lt;/access-date&gt;&lt;/record&gt;&lt;/Cite&gt;&lt;/EndNote&gt;</w:instrText>
      </w:r>
      <w:r w:rsidRPr="00ED7852">
        <w:fldChar w:fldCharType="separate"/>
      </w:r>
      <w:r w:rsidRPr="00ED7852">
        <w:t>(Gui et al., 2021)</w:t>
      </w:r>
      <w:r w:rsidRPr="00ED7852">
        <w:fldChar w:fldCharType="end"/>
      </w:r>
      <w:r w:rsidRPr="00D974F1">
        <w:t xml:space="preserve"> applied t-SNE in clear cell renal cell carcinoma (ccRCC), categorizing multiomics data into 'low-hypoxia', 'moderate-hypoxia', and 'high-hypoxia' to identify hypoxia-related DEGs.</w:t>
      </w:r>
    </w:p>
    <w:p w14:paraId="7DD84E8A" w14:textId="77777777" w:rsidR="001D2A19" w:rsidRPr="006D53AD" w:rsidRDefault="001D2A19" w:rsidP="001C6EDE">
      <w:pPr>
        <w:pStyle w:val="ListParagraph"/>
        <w:ind w:left="0"/>
      </w:pPr>
    </w:p>
    <w:p w14:paraId="29BA5BCD" w14:textId="74904007" w:rsidR="001D2A19" w:rsidRDefault="001D2A19" w:rsidP="001C6EDE">
      <w:pPr>
        <w:pStyle w:val="ListParagraph"/>
        <w:ind w:left="0"/>
      </w:pPr>
      <w:r>
        <w:t>3.2 LASSO</w:t>
      </w:r>
    </w:p>
    <w:p w14:paraId="2E548732" w14:textId="2F381227" w:rsidR="001839CC" w:rsidRPr="0043461D" w:rsidRDefault="00C92310" w:rsidP="0043461D">
      <w:pPr>
        <w:pStyle w:val="ListParagraph"/>
        <w:spacing w:after="0"/>
        <w:ind w:left="0"/>
      </w:pPr>
      <w:r w:rsidRPr="0043461D">
        <w:t xml:space="preserve">LASSO, a linear regression variant incorporating regularization for dimensionality reduction, has been widely applied in 28.6% studies of this review. </w:t>
      </w:r>
      <w:r w:rsidR="001D2A19" w:rsidRPr="00ED7852">
        <w:t>Gui et al</w:t>
      </w:r>
      <w:r>
        <w:t xml:space="preserve"> used</w:t>
      </w:r>
      <w:r w:rsidR="007778E9">
        <w:t xml:space="preserve"> LASSO on the </w:t>
      </w:r>
      <w:r w:rsidR="00701EC7" w:rsidRPr="006D53AD">
        <w:t>multiomics dataset</w:t>
      </w:r>
      <w:r w:rsidR="005A2002">
        <w:t xml:space="preserve"> obtained</w:t>
      </w:r>
      <w:r w:rsidR="0043461D">
        <w:t xml:space="preserve"> from </w:t>
      </w:r>
      <w:r w:rsidR="0043461D" w:rsidRPr="0043461D">
        <w:t>the Cancer Genome Atlas (TCGA)</w:t>
      </w:r>
      <w:r w:rsidR="00701EC7" w:rsidRPr="006D53AD">
        <w:t xml:space="preserve"> including the </w:t>
      </w:r>
      <w:r w:rsidR="007778E9" w:rsidRPr="006D53AD">
        <w:t>'low-hypoxia &amp; high-immunity' and 'high-hypoxia &amp; low-immunity'</w:t>
      </w:r>
      <w:r w:rsidR="001D2A19">
        <w:t xml:space="preserve"> </w:t>
      </w:r>
      <w:r w:rsidR="00701EC7">
        <w:t xml:space="preserve">DEGs to produce </w:t>
      </w:r>
      <w:r w:rsidR="00701EC7" w:rsidRPr="006D53AD">
        <w:t>a refined set of variables including the signature that most relevant for prognosis of ccRCC.</w:t>
      </w:r>
      <w:r>
        <w:t xml:space="preserve"> </w:t>
      </w:r>
      <w:r w:rsidR="0043461D">
        <w:t xml:space="preserve">Differently, Shou et al. </w:t>
      </w:r>
      <w:r w:rsidR="0043461D" w:rsidRPr="0043461D">
        <w:rPr>
          <w:rFonts w:hint="eastAsia"/>
        </w:rPr>
        <w:fldChar w:fldCharType="begin"/>
      </w:r>
      <w:r w:rsidR="0043461D" w:rsidRPr="0043461D">
        <w:rPr>
          <w:rFonts w:hint="eastAsia"/>
        </w:rPr>
        <w:instrText xml:space="preserve"> ADDIN EN.CITE &lt;EndNote&gt;&lt;Cite&gt;&lt;Author&gt;Shou&lt;/Author&gt;&lt;Year&gt;2021&lt;/Year&gt;&lt;RecNum&gt;28&lt;/RecNum&gt;&lt;DisplayText&gt;(Shou et al., 2021)&lt;/DisplayText&gt;&lt;record&gt;&lt;rec-number&gt;28&lt;/rec-number&gt;&lt;foreign-keys&gt;&lt;key app="EN" db-id="wz5p09xxjrsa2aefsws5erx9xedwd52xwxe0" timestamp="1704659441"&gt;28&lt;/key&gt;&lt;/foreign-keys&gt;&lt;ref-type name="Journal Article"&gt;17&lt;/ref-type&gt;&lt;contributors&gt;&lt;authors&gt;&lt;author&gt;Shou, Y.&lt;/author&gt;&lt;author&gt;Yang, L.&lt;/author&gt;&lt;author&gt;Yang, Y.&lt;/author&gt;&lt;author&gt;Zhu, X.&lt;/author&gt;&lt;author&gt;Li, F.&lt;/author&gt;&lt;author&gt;Xu, J.&lt;/author&gt;&lt;/authors&gt;&lt;/contributors&gt;&lt;auth-address&gt;Department of Dermatology, Huashan Hospital, Fudan University, 12 Wulumuqi Zhong Road, Shanghai, P. R. China. yangyongsheng73512@126.com jinhuaxu@fudan.edu.cn.&lt;/auth-address&gt;&lt;titles&gt;&lt;title&gt;Determination of hypoxia signature to predict prognosis and the tumor immune microenvironment in melanoma&lt;/title&gt;&lt;secondary-title&gt;Mol Omics&lt;/secondary-title&gt;&lt;/titles&gt;&lt;periodical&gt;&lt;full-title&gt;Mol Omics&lt;/full-title&gt;&lt;/periodical&gt;&lt;pages&gt;307-316&lt;/pages&gt;&lt;volume&gt;17&lt;/volume&gt;&lt;number&gt;2&lt;/number&gt;&lt;edition&gt;20210224&lt;/edition&gt;&lt;keywords&gt;&lt;keyword&gt;Aged&lt;/keyword&gt;&lt;keyword&gt;Biomarkers, Tumor/genetics&lt;/keyword&gt;&lt;keyword&gt;Female&lt;/keyword&gt;&lt;keyword&gt;Gene Expression Regulation, Neoplastic/genetics&lt;/keyword&gt;&lt;keyword&gt;Humans&lt;/keyword&gt;&lt;keyword&gt;Kaplan-Meier Estimate&lt;/keyword&gt;&lt;keyword&gt;Male&lt;/keyword&gt;&lt;keyword&gt;Melanoma/epidemiology/*genetics/immunology/pathology&lt;/keyword&gt;&lt;keyword&gt;Middle Aged&lt;/keyword&gt;&lt;keyword&gt;Neoplasm Proteins/*genetics&lt;/keyword&gt;&lt;keyword&gt;Prognosis&lt;/keyword&gt;&lt;keyword&gt;Transcriptome/*genetics/immunology&lt;/keyword&gt;&lt;keyword&gt;Tumor Hypoxia&lt;/keyword&gt;&lt;keyword&gt;Tumor Microenvironment/*genetics/immunology&lt;/keyword&gt;&lt;/keywords&gt;&lt;dates&gt;&lt;year&gt;2021&lt;/year&gt;&lt;pub-dates&gt;&lt;date&gt;Apr 1&lt;/date&gt;&lt;/pub-dates&gt;&lt;/dates&gt;&lt;isbn&gt;2515-4184&lt;/isbn&gt;&lt;accession-num&gt;33624645&lt;/accession-num&gt;&lt;urls&gt;&lt;/urls&gt;&lt;electronic-resource-num&gt;10.1039/d0mo00159g&lt;/electronic-resource-num&gt;&lt;remote-database-provider&gt;NLM&lt;/remote-database-provider&gt;&lt;language&gt;eng&lt;/language&gt;&lt;/record&gt;&lt;/Cite&gt;&lt;/EndNote&gt;</w:instrText>
      </w:r>
      <w:r w:rsidR="0043461D" w:rsidRPr="0043461D">
        <w:rPr>
          <w:rFonts w:hint="eastAsia"/>
        </w:rPr>
        <w:fldChar w:fldCharType="separate"/>
      </w:r>
      <w:r w:rsidR="0043461D" w:rsidRPr="0043461D">
        <w:rPr>
          <w:rFonts w:hint="eastAsia"/>
        </w:rPr>
        <w:t>(Shou et al., 2021)</w:t>
      </w:r>
      <w:r w:rsidR="0043461D" w:rsidRPr="0043461D">
        <w:rPr>
          <w:rFonts w:hint="eastAsia"/>
        </w:rPr>
        <w:fldChar w:fldCharType="end"/>
      </w:r>
      <w:r w:rsidR="0043461D" w:rsidRPr="0043461D">
        <w:t xml:space="preserve"> applied LASSO on 200 hypoxia DEGs identified from the log-rank test for melanoma.</w:t>
      </w:r>
      <w:r w:rsidR="0043461D">
        <w:t xml:space="preserve"> </w:t>
      </w:r>
      <w:r w:rsidR="001839CC">
        <w:t xml:space="preserve">Applying LASSO on DEGs obtained from </w:t>
      </w:r>
      <w:r w:rsidR="001839CC" w:rsidRPr="001839CC">
        <w:t>univariate</w:t>
      </w:r>
      <w:r w:rsidR="001839CC">
        <w:t xml:space="preserve"> Cox regression, </w:t>
      </w:r>
      <w:r w:rsidR="00F140D2">
        <w:t>Tian</w:t>
      </w:r>
      <w:r>
        <w:t xml:space="preserve"> et al.</w:t>
      </w:r>
      <w:r w:rsidR="00F140D2">
        <w:t xml:space="preserve"> </w:t>
      </w:r>
      <w:r w:rsidR="00F140D2">
        <w:fldChar w:fldCharType="begin">
          <w:fldData xml:space="preserve">PEVuZE5vdGU+PENpdGU+PEF1dGhvcj5UaWFuPC9BdXRob3I+PFllYXI+MjAyMjwvWWVhcj48UmVj
TnVtPjE4PC9SZWNOdW0+PERpc3BsYXlUZXh0PihUaWFuIGV0IGFsLiwgMjAyMik8L0Rpc3BsYXlU
ZXh0PjxyZWNvcmQ+PHJlYy1udW1iZXI+MTg8L3JlYy1udW1iZXI+PGZvcmVpZ24ta2V5cz48a2V5
IGFwcD0iRU4iIGRiLWlkPSJ3ejVwMDl4eGpyc2EyYWVmc3dzNWVyeDl4ZWR3ZDUyeHd4ZTAiIHRp
bWVzdGFtcD0iMTcwNDU5MDc2MSI+MTg8L2tleT48L2ZvcmVpZ24ta2V5cz48cmVmLXR5cGUgbmFt
ZT0iSm91cm5hbCBBcnRpY2xlIj4xNzwvcmVmLXR5cGU+PGNvbnRyaWJ1dG9ycz48YXV0aG9ycz48
YXV0aG9yPlRpYW4sIFguPC9hdXRob3I+PGF1dGhvcj5aaGVuZywgSi48L2F1dGhvcj48YXV0aG9y
Pk1vdSwgVy48L2F1dGhvcj48YXV0aG9yPkx1LCBHLjwvYXV0aG9yPjxhdXRob3I+Q2hlbiwgUy48
L2F1dGhvcj48YXV0aG9yPkR1LCBKLjwvYXV0aG9yPjxhdXRob3I+WmhlbmcsIFkuPC9hdXRob3I+
PGF1dGhvcj5DaGVuLCBTLjwvYXV0aG9yPjxhdXRob3I+U2hlbiwgQi48L2F1dGhvcj48YXV0aG9y
PkxpLCBKLjwvYXV0aG9yPjxhdXRob3I+V2FuZywgTi48L2F1dGhvcj48L2F1dGhvcnM+PC9jb250
cmlidXRvcnM+PGF1dGgtYWRkcmVzcz5EZXBhcnRtZW50IG9mIFB1YmxpYyBSZXNlYXJjaCBQbGF0
Zm9ybSwgVGFpemhvdSBIb3NwaXRhbCBvZiBaaGVqaWFuZyBQcm92aW5jZSBBZmZpbGlhdGVkIHRv
IFdlbnpob3UgTWVkaWNhbCBVbml2ZXJzaXR5LCBMaW5oYWksIENoaW5hLiYjeEQ7RGVwYXJ0bWVu
dCBvZiBDbGluaWNhbCBMYWJvcmF0b3J5LCBUYWl6aG91IEhvc3BpdGFsIG9mIFpoZWppYW5nIFBy
b3ZpbmNlIEFmZmlsaWF0ZWQgdG8gV2VuemhvdSBNZWRpY2FsIFVuaXZlcnNpdHksIExpbmhhaSwg
Q2hpbmEuJiN4RDtEZXBhcnRtZW50IG9mIFN1cmdlcnksIFRhaXpob3UgSG9zcGl0YWwgb2YgWmhl
amlhbmcgUHJvdmluY2UgQWZmaWxpYXRlZCB0byBXZW56aG91IE1lZGljYWwgVW5pdmVyc2l0eSwg
TGluaGFpLCBDaGluYS48L2F1dGgtYWRkcmVzcz48dGl0bGVzPjx0aXRsZT5EZXZlbG9wbWVudCBh
bmQgdmFsaWRhdGlvbiBvZiBhIGh5cG94aWEtc3RlbW5lc3MtYmFzZWQgcHJvZ25vc3RpYyBzaWdu
YXR1cmUgaW4gcGFuY3JlYXRpYyBhZGVub2NhcmNpbm9tYTwvdGl0bGU+PHNlY29uZGFyeS10aXRs
ZT5Gcm9udCBQaGFybWFjb2w8L3NlY29uZGFyeS10aXRsZT48L3RpdGxlcz48cGVyaW9kaWNhbD48
ZnVsbC10aXRsZT5Gcm9udCBQaGFybWFjb2w8L2Z1bGwtdGl0bGU+PC9wZXJpb2RpY2FsPjxwYWdl
cz45Mzk1NDI8L3BhZ2VzPjx2b2x1bWU+MTM8L3ZvbHVtZT48ZWRpdGlvbj4yMDIyMDcyMTwvZWRp
dGlvbj48a2V5d29yZHM+PGtleXdvcmQ+Y2FuY2VyIHN0ZW1uZXNzPC9rZXl3b3JkPjxrZXl3b3Jk
Pmh5cG94aWEgbWljcm9lbnZpcm9ubWVudDwva2V5d29yZD48a2V5d29yZD5tUk5Bc2k8L2tleXdv
cmQ+PGtleXdvcmQ+cGFuY3JlYXRpYyBhZGVub2NhcmNpbm9tYTwva2V5d29yZD48a2V5d29yZD5w
cm9nbm9zaXM8L2tleXdvcmQ+PC9rZXl3b3Jkcz48ZGF0ZXM+PHllYXI+MjAyMjwveWVhcj48L2Rh
dGVzPjxpc2JuPjE2NjMtOTgxMiAoUHJpbnQpJiN4RDsxNjYzLTk4MTI8L2lzYm4+PGFjY2Vzc2lv
bi1udW0+MzU5MzU4MjM8L2FjY2Vzc2lvbi1udW0+PHVybHM+PC91cmxzPjxjdXN0b20xPlRoZSBh
dXRob3JzIGRlY2xhcmUgdGhhdCB0aGUgcmVzZWFyY2ggd2FzIGNvbmR1Y3RlZCBpbiB0aGUgYWJz
ZW5jZSBvZiBhbnkgY29tbWVyY2lhbCBvciBmaW5hbmNpYWwgcmVsYXRpb25zaGlwcyB0aGF0IGNv
dWxkIGJlIGNvbnN0cnVlZCBhcyBhIHBvdGVudGlhbCBjb25mbGljdCBvZiBpbnRlcmVzdC48L2N1
c3RvbTE+PGN1c3RvbTI+UE1DOTM1MDg5NjwvY3VzdG9tMj48ZWxlY3Ryb25pYy1yZXNvdXJjZS1u
dW0+MTAuMzM4OS9mcGhhci4yMDIyLjkzOTU0MjwvZWxlY3Ryb25pYy1yZXNvdXJjZS1udW0+PHJl
bW90ZS1kYXRhYmFzZS1wcm92aWRlcj5OTE08L3JlbW90ZS1kYXRhYmFzZS1wcm92aWRlcj48bGFu
Z3VhZ2U+ZW5nPC9sYW5ndWFnZT48L3JlY29yZD48L0NpdGU+PC9FbmROb3RlPn==
</w:fldData>
        </w:fldChar>
      </w:r>
      <w:r w:rsidR="00F140D2">
        <w:instrText xml:space="preserve"> ADDIN EN.CITE </w:instrText>
      </w:r>
      <w:r w:rsidR="00F140D2">
        <w:fldChar w:fldCharType="begin">
          <w:fldData xml:space="preserve">PEVuZE5vdGU+PENpdGU+PEF1dGhvcj5UaWFuPC9BdXRob3I+PFllYXI+MjAyMjwvWWVhcj48UmVj
TnVtPjE4PC9SZWNOdW0+PERpc3BsYXlUZXh0PihUaWFuIGV0IGFsLiwgMjAyMik8L0Rpc3BsYXlU
ZXh0PjxyZWNvcmQ+PHJlYy1udW1iZXI+MTg8L3JlYy1udW1iZXI+PGZvcmVpZ24ta2V5cz48a2V5
IGFwcD0iRU4iIGRiLWlkPSJ3ejVwMDl4eGpyc2EyYWVmc3dzNWVyeDl4ZWR3ZDUyeHd4ZTAiIHRp
bWVzdGFtcD0iMTcwNDU5MDc2MSI+MTg8L2tleT48L2ZvcmVpZ24ta2V5cz48cmVmLXR5cGUgbmFt
ZT0iSm91cm5hbCBBcnRpY2xlIj4xNzwvcmVmLXR5cGU+PGNvbnRyaWJ1dG9ycz48YXV0aG9ycz48
YXV0aG9yPlRpYW4sIFguPC9hdXRob3I+PGF1dGhvcj5aaGVuZywgSi48L2F1dGhvcj48YXV0aG9y
Pk1vdSwgVy48L2F1dGhvcj48YXV0aG9yPkx1LCBHLjwvYXV0aG9yPjxhdXRob3I+Q2hlbiwgUy48
L2F1dGhvcj48YXV0aG9yPkR1LCBKLjwvYXV0aG9yPjxhdXRob3I+WmhlbmcsIFkuPC9hdXRob3I+
PGF1dGhvcj5DaGVuLCBTLjwvYXV0aG9yPjxhdXRob3I+U2hlbiwgQi48L2F1dGhvcj48YXV0aG9y
PkxpLCBKLjwvYXV0aG9yPjxhdXRob3I+V2FuZywgTi48L2F1dGhvcj48L2F1dGhvcnM+PC9jb250
cmlidXRvcnM+PGF1dGgtYWRkcmVzcz5EZXBhcnRtZW50IG9mIFB1YmxpYyBSZXNlYXJjaCBQbGF0
Zm9ybSwgVGFpemhvdSBIb3NwaXRhbCBvZiBaaGVqaWFuZyBQcm92aW5jZSBBZmZpbGlhdGVkIHRv
IFdlbnpob3UgTWVkaWNhbCBVbml2ZXJzaXR5LCBMaW5oYWksIENoaW5hLiYjeEQ7RGVwYXJ0bWVu
dCBvZiBDbGluaWNhbCBMYWJvcmF0b3J5LCBUYWl6aG91IEhvc3BpdGFsIG9mIFpoZWppYW5nIFBy
b3ZpbmNlIEFmZmlsaWF0ZWQgdG8gV2VuemhvdSBNZWRpY2FsIFVuaXZlcnNpdHksIExpbmhhaSwg
Q2hpbmEuJiN4RDtEZXBhcnRtZW50IG9mIFN1cmdlcnksIFRhaXpob3UgSG9zcGl0YWwgb2YgWmhl
amlhbmcgUHJvdmluY2UgQWZmaWxpYXRlZCB0byBXZW56aG91IE1lZGljYWwgVW5pdmVyc2l0eSwg
TGluaGFpLCBDaGluYS48L2F1dGgtYWRkcmVzcz48dGl0bGVzPjx0aXRsZT5EZXZlbG9wbWVudCBh
bmQgdmFsaWRhdGlvbiBvZiBhIGh5cG94aWEtc3RlbW5lc3MtYmFzZWQgcHJvZ25vc3RpYyBzaWdu
YXR1cmUgaW4gcGFuY3JlYXRpYyBhZGVub2NhcmNpbm9tYTwvdGl0bGU+PHNlY29uZGFyeS10aXRs
ZT5Gcm9udCBQaGFybWFjb2w8L3NlY29uZGFyeS10aXRsZT48L3RpdGxlcz48cGVyaW9kaWNhbD48
ZnVsbC10aXRsZT5Gcm9udCBQaGFybWFjb2w8L2Z1bGwtdGl0bGU+PC9wZXJpb2RpY2FsPjxwYWdl
cz45Mzk1NDI8L3BhZ2VzPjx2b2x1bWU+MTM8L3ZvbHVtZT48ZWRpdGlvbj4yMDIyMDcyMTwvZWRp
dGlvbj48a2V5d29yZHM+PGtleXdvcmQ+Y2FuY2VyIHN0ZW1uZXNzPC9rZXl3b3JkPjxrZXl3b3Jk
Pmh5cG94aWEgbWljcm9lbnZpcm9ubWVudDwva2V5d29yZD48a2V5d29yZD5tUk5Bc2k8L2tleXdv
cmQ+PGtleXdvcmQ+cGFuY3JlYXRpYyBhZGVub2NhcmNpbm9tYTwva2V5d29yZD48a2V5d29yZD5w
cm9nbm9zaXM8L2tleXdvcmQ+PC9rZXl3b3Jkcz48ZGF0ZXM+PHllYXI+MjAyMjwveWVhcj48L2Rh
dGVzPjxpc2JuPjE2NjMtOTgxMiAoUHJpbnQpJiN4RDsxNjYzLTk4MTI8L2lzYm4+PGFjY2Vzc2lv
bi1udW0+MzU5MzU4MjM8L2FjY2Vzc2lvbi1udW0+PHVybHM+PC91cmxzPjxjdXN0b20xPlRoZSBh
dXRob3JzIGRlY2xhcmUgdGhhdCB0aGUgcmVzZWFyY2ggd2FzIGNvbmR1Y3RlZCBpbiB0aGUgYWJz
ZW5jZSBvZiBhbnkgY29tbWVyY2lhbCBvciBmaW5hbmNpYWwgcmVsYXRpb25zaGlwcyB0aGF0IGNv
dWxkIGJlIGNvbnN0cnVlZCBhcyBhIHBvdGVudGlhbCBjb25mbGljdCBvZiBpbnRlcmVzdC48L2N1
c3RvbTE+PGN1c3RvbTI+UE1DOTM1MDg5NjwvY3VzdG9tMj48ZWxlY3Ryb25pYy1yZXNvdXJjZS1u
dW0+MTAuMzM4OS9mcGhhci4yMDIyLjkzOTU0MjwvZWxlY3Ryb25pYy1yZXNvdXJjZS1udW0+PHJl
bW90ZS1kYXRhYmFzZS1wcm92aWRlcj5OTE08L3JlbW90ZS1kYXRhYmFzZS1wcm92aWRlcj48bGFu
Z3VhZ2U+ZW5nPC9sYW5ndWFnZT48L3JlY29yZD48L0NpdGU+PC9FbmROb3RlPn==
</w:fldData>
        </w:fldChar>
      </w:r>
      <w:r w:rsidR="00F140D2">
        <w:instrText xml:space="preserve"> ADDIN EN.CITE.DATA </w:instrText>
      </w:r>
      <w:r w:rsidR="00F140D2">
        <w:fldChar w:fldCharType="end"/>
      </w:r>
      <w:r w:rsidR="00F140D2">
        <w:fldChar w:fldCharType="separate"/>
      </w:r>
      <w:r w:rsidR="00F140D2">
        <w:t>(Tian et al., 2022)</w:t>
      </w:r>
      <w:r w:rsidR="00F140D2">
        <w:fldChar w:fldCharType="end"/>
      </w:r>
      <w:r w:rsidR="00F140D2">
        <w:t xml:space="preserve"> </w:t>
      </w:r>
      <w:r w:rsidR="00A529FC" w:rsidRPr="00A529FC">
        <w:t>implemented LASSO in pancreatic adenocarcinoma (PAAD) to select the most relevant signatures from hypoxia-stemness-related genes</w:t>
      </w:r>
      <w:r w:rsidR="001839CC">
        <w:t xml:space="preserve">, Wang et al. </w:t>
      </w:r>
      <w:r w:rsidR="001839CC">
        <w:fldChar w:fldCharType="begin">
          <w:fldData xml:space="preserve">PEVuZE5vdGU+PENpdGU+PEF1dGhvcj5XYW5nPC9BdXRob3I+PFllYXI+MjAyMjwvWWVhcj48UmVj
TnVtPjI2PC9SZWNOdW0+PERpc3BsYXlUZXh0PihXYW5nIGV0IGFsLiwgMjAyMik8L0Rpc3BsYXlU
ZXh0PjxyZWNvcmQ+PHJlYy1udW1iZXI+MjY8L3JlYy1udW1iZXI+PGZvcmVpZ24ta2V5cz48a2V5
IGFwcD0iRU4iIGRiLWlkPSJ3ejVwMDl4eGpyc2EyYWVmc3dzNWVyeDl4ZWR3ZDUyeHd4ZTAiIHRp
bWVzdGFtcD0iMTcwNDY1ODI2OSI+MjY8L2tleT48L2ZvcmVpZ24ta2V5cz48cmVmLXR5cGUgbmFt
ZT0iSm91cm5hbCBBcnRpY2xlIj4xNzwvcmVmLXR5cGU+PGNvbnRyaWJ1dG9ycz48YXV0aG9ycz48
YXV0aG9yPldhbmcsIEsuPC9hdXRob3I+PGF1dGhvcj5MdSwgWS48L2F1dGhvcj48YXV0aG9yPkxp
dSwgWi48L2F1dGhvcj48YXV0aG9yPkRpYW8sIE0uPC9hdXRob3I+PGF1dGhvcj5ZYW5nLCBMLjwv
YXV0aG9yPjwvYXV0aG9ycz48L2NvbnRyaWJ1dG9ycz48YXV0aC1hZGRyZXNzPk51cnNpbmcgRGVw
YXJ0bWVudCwgVGhlIFNlY29uZCBBZmZpbGlhdGVkIEhvc3BpdGFsIG9mIFNoYW5kb25nIEZpcnN0
IE1lZGljYWwgVW5pdmVyc2l0eSwgVGFpJmFwb3M7YW4sIDI3MTAwMCBTaGFuZG9uZywgQ2hpbmEu
JiN4RDtQaGlsaXBwaW5lIFdvbWVuJmFwb3M7cyBVbml2ZXJzaXR5LCAxNzQzIFRhZnQgQXZlbnVl
LCAxMDA0IE1hbmlsYSwgUGhpbGlwcGluZXMuJiN4RDtOZXVybyBJbnRlbnNpdmUgQ2FyZSBVbml0
LCBUYWlhbiBDaXR5IENlbnRyYWwgSG9zcGl0YWwsIFRhaSZhcG9zO2FuLCAyNzEwMDAgU2hhbmRv
bmcsIENoaW5hLiYjeEQ7RGVwYXJ0bWVudCBvZiBDZXJlYnJhbCBIZW1vcnJoYWdpYyBEaXNlYXNl
cywgVGFpYW4gQ2l0eSBDZW50cmFsIEhvc3BpdGFsLCBUYWkmYXBvczthbiwgMjcxMDAwIFNoYW5k
b25nLCBDaGluYS4mI3hEO1BlZGlhdHJpYyBJbnRlbnNpdmUgQ2FyZSBVbml0LCBUaGUgU2Vjb25k
IEFmZmlsaWF0ZWQgSG9zcGl0YWwgb2YgU2hhbmRvbmcgRmlyc3QgTWVkaWNhbCBVbml2ZXJzaXR5
LCBUYWkmYXBvczthbiwgMjcxMDAwIFNoYW5kb25nLCBDaGluYS48L2F1dGgtYWRkcmVzcz48dGl0
bGVzPjx0aXRsZT5Fc3RhYmxpc2htZW50IGFuZCBFeHRlcm5hbCBWYWxpZGF0aW9uIG9mIGEgSHlw
b3hpYS1EZXJpdmVkIEdlbmUgU2lnbmF0dXJlIGZvciBSb2J1c3RseSBQcmVkaWN0aW5nIFByb2du
b3NpcyBhbmQgVGhlcmFwZXV0aWMgUmVzcG9uc2VzIGluIEdsaW9ibGFzdG9tYSBNdWx0aWZvcm1l
PC90aXRsZT48c2Vjb25kYXJ5LXRpdGxlPkJpb21lZCBSZXMgSW50PC9zZWNvbmRhcnktdGl0bGU+
PC90aXRsZXM+PHBlcmlvZGljYWw+PGZ1bGwtdGl0bGU+QmlvbWVkIFJlcyBJbnQ8L2Z1bGwtdGl0
bGU+PC9wZXJpb2RpY2FsPjxwYWdlcz43ODU4NDc3PC9wYWdlcz48dm9sdW1lPjIwMjI8L3ZvbHVt
ZT48ZWRpdGlvbj4yMDIyMDIwNDwvZWRpdGlvbj48a2V5d29yZHM+PGtleXdvcmQ+QmlvbWFya2Vy
cywgVHVtb3IvYW5hbHlzaXM8L2tleXdvcmQ+PGtleXdvcmQ+QnJhaW4gTmVvcGxhc21zLypnZW5l
dGljczwva2V5d29yZD48a2V5d29yZD5DZWxsIExpbmUsIFR1bW9yPC9rZXl3b3JkPjxrZXl3b3Jk
PkRhdGFiYXNlcywgR2VuZXRpYzwva2V5d29yZD48a2V5d29yZD5GZW1hbGU8L2tleXdvcmQ+PGtl
eXdvcmQ+KkdlbmUgRXhwcmVzc2lvbiBQcm9maWxpbmc8L2tleXdvcmQ+PGtleXdvcmQ+R2xpb2Js
YXN0b21hLypnZW5ldGljczwva2V5d29yZD48a2V5d29yZD5IdW1hbnM8L2tleXdvcmQ+PGtleXdv
cmQ+SHlwb3hpYS8qZ2VuZXRpY3M8L2tleXdvcmQ+PGtleXdvcmQ+Kk1hY2hpbmUgTGVhcm5pbmc8
L2tleXdvcmQ+PGtleXdvcmQ+TWFsZTwva2V5d29yZD48a2V5d29yZD5NaWRkbGUgQWdlZDwva2V5
d29yZD48a2V5d29yZD5QcmVkaWN0aXZlIFZhbHVlIG9mIFRlc3RzPC9rZXl3b3JkPjxrZXl3b3Jk
PlByb2dub3Npczwva2V5d29yZD48a2V5d29yZD5SZXRyb3NwZWN0aXZlIFN0dWRpZXM8L2tleXdv
cmQ+PC9rZXl3b3Jkcz48ZGF0ZXM+PHllYXI+MjAyMjwveWVhcj48L2RhdGVzPjxpc2JuPjIzMTQt
NjEzMyAoUHJpbnQpPC9pc2JuPjxhY2Nlc3Npb24tbnVtPjM1MTU1NjgxPC9hY2Nlc3Npb24tbnVt
Pjx1cmxzPjwvdXJscz48Y3VzdG9tMT5UaGUgYXV0aG9ycyBkZWNsYXJlIG5vIGNvbmZsaWN0cyBv
ZiBpbnRlcmVzdC48L2N1c3RvbTE+PGN1c3RvbTI+UE1DODgzNzQzNDwvY3VzdG9tMj48ZWxlY3Ry
b25pYy1yZXNvdXJjZS1udW0+MTAuMTE1NS8yMDIyLzc4NTg0Nzc8L2VsZWN0cm9uaWMtcmVzb3Vy
Y2UtbnVtPjxyZW1vdGUtZGF0YWJhc2UtcHJvdmlkZXI+TkxNPC9yZW1vdGUtZGF0YWJhc2UtcHJv
dmlkZXI+PGxhbmd1YWdlPmVuZzwvbGFuZ3VhZ2U+PC9yZWNvcmQ+PC9DaXRlPjwvRW5kTm90ZT4A
</w:fldData>
        </w:fldChar>
      </w:r>
      <w:r w:rsidR="001839CC">
        <w:instrText xml:space="preserve"> ADDIN EN.CITE </w:instrText>
      </w:r>
      <w:r w:rsidR="001839CC">
        <w:fldChar w:fldCharType="begin">
          <w:fldData xml:space="preserve">PEVuZE5vdGU+PENpdGU+PEF1dGhvcj5XYW5nPC9BdXRob3I+PFllYXI+MjAyMjwvWWVhcj48UmVj
TnVtPjI2PC9SZWNOdW0+PERpc3BsYXlUZXh0PihXYW5nIGV0IGFsLiwgMjAyMik8L0Rpc3BsYXlU
ZXh0PjxyZWNvcmQ+PHJlYy1udW1iZXI+MjY8L3JlYy1udW1iZXI+PGZvcmVpZ24ta2V5cz48a2V5
IGFwcD0iRU4iIGRiLWlkPSJ3ejVwMDl4eGpyc2EyYWVmc3dzNWVyeDl4ZWR3ZDUyeHd4ZTAiIHRp
bWVzdGFtcD0iMTcwNDY1ODI2OSI+MjY8L2tleT48L2ZvcmVpZ24ta2V5cz48cmVmLXR5cGUgbmFt
ZT0iSm91cm5hbCBBcnRpY2xlIj4xNzwvcmVmLXR5cGU+PGNvbnRyaWJ1dG9ycz48YXV0aG9ycz48
YXV0aG9yPldhbmcsIEsuPC9hdXRob3I+PGF1dGhvcj5MdSwgWS48L2F1dGhvcj48YXV0aG9yPkxp
dSwgWi48L2F1dGhvcj48YXV0aG9yPkRpYW8sIE0uPC9hdXRob3I+PGF1dGhvcj5ZYW5nLCBMLjwv
YXV0aG9yPjwvYXV0aG9ycz48L2NvbnRyaWJ1dG9ycz48YXV0aC1hZGRyZXNzPk51cnNpbmcgRGVw
YXJ0bWVudCwgVGhlIFNlY29uZCBBZmZpbGlhdGVkIEhvc3BpdGFsIG9mIFNoYW5kb25nIEZpcnN0
IE1lZGljYWwgVW5pdmVyc2l0eSwgVGFpJmFwb3M7YW4sIDI3MTAwMCBTaGFuZG9uZywgQ2hpbmEu
JiN4RDtQaGlsaXBwaW5lIFdvbWVuJmFwb3M7cyBVbml2ZXJzaXR5LCAxNzQzIFRhZnQgQXZlbnVl
LCAxMDA0IE1hbmlsYSwgUGhpbGlwcGluZXMuJiN4RDtOZXVybyBJbnRlbnNpdmUgQ2FyZSBVbml0
LCBUYWlhbiBDaXR5IENlbnRyYWwgSG9zcGl0YWwsIFRhaSZhcG9zO2FuLCAyNzEwMDAgU2hhbmRv
bmcsIENoaW5hLiYjeEQ7RGVwYXJ0bWVudCBvZiBDZXJlYnJhbCBIZW1vcnJoYWdpYyBEaXNlYXNl
cywgVGFpYW4gQ2l0eSBDZW50cmFsIEhvc3BpdGFsLCBUYWkmYXBvczthbiwgMjcxMDAwIFNoYW5k
b25nLCBDaGluYS4mI3hEO1BlZGlhdHJpYyBJbnRlbnNpdmUgQ2FyZSBVbml0LCBUaGUgU2Vjb25k
IEFmZmlsaWF0ZWQgSG9zcGl0YWwgb2YgU2hhbmRvbmcgRmlyc3QgTWVkaWNhbCBVbml2ZXJzaXR5
LCBUYWkmYXBvczthbiwgMjcxMDAwIFNoYW5kb25nLCBDaGluYS48L2F1dGgtYWRkcmVzcz48dGl0
bGVzPjx0aXRsZT5Fc3RhYmxpc2htZW50IGFuZCBFeHRlcm5hbCBWYWxpZGF0aW9uIG9mIGEgSHlw
b3hpYS1EZXJpdmVkIEdlbmUgU2lnbmF0dXJlIGZvciBSb2J1c3RseSBQcmVkaWN0aW5nIFByb2du
b3NpcyBhbmQgVGhlcmFwZXV0aWMgUmVzcG9uc2VzIGluIEdsaW9ibGFzdG9tYSBNdWx0aWZvcm1l
PC90aXRsZT48c2Vjb25kYXJ5LXRpdGxlPkJpb21lZCBSZXMgSW50PC9zZWNvbmRhcnktdGl0bGU+
PC90aXRsZXM+PHBlcmlvZGljYWw+PGZ1bGwtdGl0bGU+QmlvbWVkIFJlcyBJbnQ8L2Z1bGwtdGl0
bGU+PC9wZXJpb2RpY2FsPjxwYWdlcz43ODU4NDc3PC9wYWdlcz48dm9sdW1lPjIwMjI8L3ZvbHVt
ZT48ZWRpdGlvbj4yMDIyMDIwNDwvZWRpdGlvbj48a2V5d29yZHM+PGtleXdvcmQ+QmlvbWFya2Vy
cywgVHVtb3IvYW5hbHlzaXM8L2tleXdvcmQ+PGtleXdvcmQ+QnJhaW4gTmVvcGxhc21zLypnZW5l
dGljczwva2V5d29yZD48a2V5d29yZD5DZWxsIExpbmUsIFR1bW9yPC9rZXl3b3JkPjxrZXl3b3Jk
PkRhdGFiYXNlcywgR2VuZXRpYzwva2V5d29yZD48a2V5d29yZD5GZW1hbGU8L2tleXdvcmQ+PGtl
eXdvcmQ+KkdlbmUgRXhwcmVzc2lvbiBQcm9maWxpbmc8L2tleXdvcmQ+PGtleXdvcmQ+R2xpb2Js
YXN0b21hLypnZW5ldGljczwva2V5d29yZD48a2V5d29yZD5IdW1hbnM8L2tleXdvcmQ+PGtleXdv
cmQ+SHlwb3hpYS8qZ2VuZXRpY3M8L2tleXdvcmQ+PGtleXdvcmQ+Kk1hY2hpbmUgTGVhcm5pbmc8
L2tleXdvcmQ+PGtleXdvcmQ+TWFsZTwva2V5d29yZD48a2V5d29yZD5NaWRkbGUgQWdlZDwva2V5
d29yZD48a2V5d29yZD5QcmVkaWN0aXZlIFZhbHVlIG9mIFRlc3RzPC9rZXl3b3JkPjxrZXl3b3Jk
PlByb2dub3Npczwva2V5d29yZD48a2V5d29yZD5SZXRyb3NwZWN0aXZlIFN0dWRpZXM8L2tleXdv
cmQ+PC9rZXl3b3Jkcz48ZGF0ZXM+PHllYXI+MjAyMjwveWVhcj48L2RhdGVzPjxpc2JuPjIzMTQt
NjEzMyAoUHJpbnQpPC9pc2JuPjxhY2Nlc3Npb24tbnVtPjM1MTU1NjgxPC9hY2Nlc3Npb24tbnVt
Pjx1cmxzPjwvdXJscz48Y3VzdG9tMT5UaGUgYXV0aG9ycyBkZWNsYXJlIG5vIGNvbmZsaWN0cyBv
ZiBpbnRlcmVzdC48L2N1c3RvbTE+PGN1c3RvbTI+UE1DODgzNzQzNDwvY3VzdG9tMj48ZWxlY3Ry
b25pYy1yZXNvdXJjZS1udW0+MTAuMTE1NS8yMDIyLzc4NTg0Nzc8L2VsZWN0cm9uaWMtcmVzb3Vy
Y2UtbnVtPjxyZW1vdGUtZGF0YWJhc2UtcHJvdmlkZXI+TkxNPC9yZW1vdGUtZGF0YWJhc2UtcHJv
dmlkZXI+PGxhbmd1YWdlPmVuZzwvbGFuZ3VhZ2U+PC9yZWNvcmQ+PC9DaXRlPjwvRW5kTm90ZT4A
</w:fldData>
        </w:fldChar>
      </w:r>
      <w:r w:rsidR="001839CC">
        <w:instrText xml:space="preserve"> ADDIN EN.CITE.DATA </w:instrText>
      </w:r>
      <w:r w:rsidR="001839CC">
        <w:fldChar w:fldCharType="end"/>
      </w:r>
      <w:r w:rsidR="001839CC">
        <w:fldChar w:fldCharType="separate"/>
      </w:r>
      <w:r w:rsidR="001839CC">
        <w:t>(Wang et al., 2022)</w:t>
      </w:r>
      <w:r w:rsidR="001839CC">
        <w:fldChar w:fldCharType="end"/>
      </w:r>
      <w:r w:rsidR="001839CC">
        <w:t xml:space="preserve"> </w:t>
      </w:r>
      <w:r w:rsidR="001839CC" w:rsidRPr="001839CC">
        <w:t xml:space="preserve">employed LASSO for </w:t>
      </w:r>
      <w:r w:rsidR="001839CC">
        <w:t>hypoxia DEGs filtration</w:t>
      </w:r>
      <w:r w:rsidR="001839CC" w:rsidRPr="001839CC">
        <w:t xml:space="preserve"> in Glioblastoma Multiforme</w:t>
      </w:r>
      <w:r w:rsidR="00C61D89">
        <w:t xml:space="preserve"> (GBM)</w:t>
      </w:r>
      <w:r w:rsidR="001839CC" w:rsidRPr="001839CC">
        <w:t>,</w:t>
      </w:r>
      <w:r w:rsidR="001839CC">
        <w:t xml:space="preserve"> similar to Liu et al. </w:t>
      </w:r>
      <w:r w:rsidR="001839CC">
        <w:fldChar w:fldCharType="begin"/>
      </w:r>
      <w:r w:rsidR="001839CC">
        <w:instrText xml:space="preserve"> ADDIN EN.CITE &lt;EndNote&gt;&lt;Cite&gt;&lt;Author&gt;Liu&lt;/Author&gt;&lt;Year&gt;2021&lt;/Year&gt;&lt;RecNum&gt;20&lt;/RecNum&gt;&lt;DisplayText&gt;(Liu et al., 2021)&lt;/DisplayText&gt;&lt;record&gt;&lt;rec-number&gt;20&lt;/rec-number&gt;&lt;foreign-keys&gt;&lt;key app="EN" db-id="wz5p09xxjrsa2aefsws5erx9xedwd52xwxe0" timestamp="1704594080"&gt;20&lt;/key&gt;&lt;/foreign-keys&gt;&lt;ref-type name="Journal Article"&gt;17&lt;/ref-type&gt;&lt;contributors&gt;&lt;authors&gt;&lt;author&gt;Liu,Zhi&lt;/author&gt;&lt;author&gt;Tang,Qiao&lt;/author&gt;&lt;author&gt;Qi,Tiezheng&lt;/author&gt;&lt;author&gt;Othmane,Belaydi&lt;/author&gt;&lt;author&gt;Yang,Zhe&lt;/author&gt;&lt;author&gt;Chen,Jinbo&lt;/author&gt;&lt;author&gt;Hu,Jiao&lt;/author&gt;&lt;author&gt;Zu,Xiongbing&lt;/author&gt;&lt;/authors&gt;&lt;/contributors&gt;&lt;auth-address&gt;Jiao Hu,Department of Urology, Xiangya Hospital, Central South University,China,whzuxb@163.com&amp;#xD;Xiongbing Zu,Department of Urology, Xiangya Hospital, Central South University,China,whzuxb@163.com&lt;/auth-address&gt;&lt;titles&gt;&lt;title&gt;A Robust Hypoxia Risk Score Predicts the Clinical Outcomes and Tumor Microenvironment Immune Characters in Bladder Cancer&lt;/title&gt;&lt;secondary-title&gt;Frontiers in Immunology&lt;/secondary-title&gt;&lt;short-title&gt;A novel hypoxia risk score in BLCA&lt;/short-title&gt;&lt;/titles&gt;&lt;periodical&gt;&lt;full-title&gt;Frontiers in Immunology&lt;/full-title&gt;&lt;/periodical&gt;&lt;volume&gt;12&lt;/volume&gt;&lt;keywords&gt;&lt;keyword&gt;Bladder cancer,Tumor Microenvironment,hypoxia,Immunotherapy,chemotherapy,risk score&lt;/keyword&gt;&lt;/keywords&gt;&lt;dates&gt;&lt;year&gt;2021&lt;/year&gt;&lt;pub-dates&gt;&lt;date&gt;2021-August-13&lt;/date&gt;&lt;/pub-dates&gt;&lt;/dates&gt;&lt;isbn&gt;1664-3224&lt;/isbn&gt;&lt;work-type&gt;Original Research&lt;/work-type&gt;&lt;urls&gt;&lt;related-urls&gt;&lt;url&gt;https://www.frontiersin.org/articles/10.3389/fimmu.2021.725223&lt;/url&gt;&lt;/related-urls&gt;&lt;/urls&gt;&lt;electronic-resource-num&gt;10.3389/fimmu.2021.725223&lt;/electronic-resource-num&gt;&lt;language&gt;English&lt;/language&gt;&lt;/record&gt;&lt;/Cite&gt;&lt;/EndNote&gt;</w:instrText>
      </w:r>
      <w:r w:rsidR="001839CC">
        <w:fldChar w:fldCharType="separate"/>
      </w:r>
      <w:r w:rsidR="001839CC">
        <w:t>(Liu et al., 2021)</w:t>
      </w:r>
      <w:r w:rsidR="001839CC">
        <w:fldChar w:fldCharType="end"/>
      </w:r>
      <w:r w:rsidR="001839CC">
        <w:t xml:space="preserve"> in bladder cancer</w:t>
      </w:r>
      <w:r w:rsidR="00C61D89">
        <w:t xml:space="preserve"> (BLCA)</w:t>
      </w:r>
      <w:r w:rsidR="001839CC">
        <w:t>, Shao et al.</w:t>
      </w:r>
      <w:r w:rsidR="001839CC" w:rsidRPr="001839CC">
        <w:t xml:space="preserve"> </w:t>
      </w:r>
      <w:r w:rsidR="001839CC">
        <w:fldChar w:fldCharType="begin"/>
      </w:r>
      <w:r w:rsidR="001839CC">
        <w:instrText xml:space="preserve"> ADDIN EN.CITE &lt;EndNote&gt;&lt;Cite&gt;&lt;Author&gt;Shao&lt;/Author&gt;&lt;Year&gt;2021&lt;/Year&gt;&lt;RecNum&gt;23&lt;/RecNum&gt;&lt;DisplayText&gt;(Shao et al., 2021)&lt;/DisplayText&gt;&lt;record&gt;&lt;rec-number&gt;23&lt;/rec-number&gt;&lt;foreign-keys&gt;&lt;key app="EN" db-id="wz5p09xxjrsa2aefsws5erx9xedwd52xwxe0" timestamp="1704650624"&gt;23&lt;/key&gt;&lt;/foreign-keys&gt;&lt;ref-type name="Journal Article"&gt;17&lt;/ref-type&gt;&lt;contributors&gt;&lt;authors&gt;&lt;author&gt;Shao, Jun&lt;/author&gt;&lt;author&gt;Zhang, Boqing&lt;/author&gt;&lt;author&gt;Kuai, Lin&lt;/author&gt;&lt;author&gt;Li, Qingguo&lt;/author&gt;&lt;/authors&gt;&lt;/contributors&gt;&lt;titles&gt;&lt;title&gt;Integrated analysis of hypoxia-associated lncRNA signature to predict prognosis and immune microenvironment of lung adenocarcinoma patients&lt;/title&gt;&lt;secondary-title&gt;Bioengineered&lt;/secondary-title&gt;&lt;/titles&gt;&lt;periodical&gt;&lt;full-title&gt;Bioengineered&lt;/full-title&gt;&lt;/periodical&gt;&lt;pages&gt;6186-6200&lt;/pages&gt;&lt;volume&gt;12&lt;/volume&gt;&lt;number&gt;1&lt;/number&gt;&lt;dates&gt;&lt;year&gt;2021&lt;/year&gt;&lt;pub-dates&gt;&lt;date&gt;2021/01/01&lt;/date&gt;&lt;/pub-dates&gt;&lt;/dates&gt;&lt;publisher&gt;Taylor &amp;amp; Francis&lt;/publisher&gt;&lt;isbn&gt;2165-5979&lt;/isbn&gt;&lt;urls&gt;&lt;related-urls&gt;&lt;url&gt;https://doi.org/10.1080/21655979.2021.1973874&lt;/url&gt;&lt;/related-urls&gt;&lt;/urls&gt;&lt;electronic-resource-num&gt;10.1080/21655979.2021.1973874&lt;/electronic-resource-num&gt;&lt;/record&gt;&lt;/Cite&gt;&lt;/EndNote&gt;</w:instrText>
      </w:r>
      <w:r w:rsidR="001839CC">
        <w:fldChar w:fldCharType="separate"/>
      </w:r>
      <w:r w:rsidR="001839CC">
        <w:t>(Shao et al., 2021)</w:t>
      </w:r>
      <w:r w:rsidR="001839CC">
        <w:fldChar w:fldCharType="end"/>
      </w:r>
      <w:r w:rsidR="001839CC">
        <w:t xml:space="preserve"> in lung adenocarcinoma</w:t>
      </w:r>
      <w:r w:rsidR="00C61D89">
        <w:t xml:space="preserve"> (LUDA)</w:t>
      </w:r>
      <w:r w:rsidR="001839CC">
        <w:t xml:space="preserve">, Nie et al. </w:t>
      </w:r>
      <w:r w:rsidR="001839CC">
        <w:fldChar w:fldCharType="begin"/>
      </w:r>
      <w:r w:rsidR="001839CC">
        <w:instrText xml:space="preserve"> ADDIN EN.CITE &lt;EndNote&gt;&lt;Cite&gt;&lt;Author&gt;Nie&lt;/Author&gt;&lt;Year&gt;2022&lt;/Year&gt;&lt;RecNum&gt;30&lt;/RecNum&gt;&lt;DisplayText&gt;(Nie et al., 2022)&lt;/DisplayText&gt;&lt;record&gt;&lt;rec-number&gt;30&lt;/rec-number&gt;&lt;foreign-keys&gt;&lt;key app="EN" db-id="wz5p09xxjrsa2aefsws5erx9xedwd52xwxe0" timestamp="1704670556"&gt;30&lt;/key&gt;&lt;/foreign-keys&gt;&lt;ref-type name="Journal Article"&gt;17&lt;/ref-type&gt;&lt;contributors&gt;&lt;authors&gt;&lt;author&gt;Nie, Chenyu&lt;/author&gt;&lt;author&gt;Qin, Haixia&lt;/author&gt;&lt;author&gt;Zhang, Li&lt;/author&gt;&lt;/authors&gt;&lt;/contributors&gt;&lt;titles&gt;&lt;title&gt;Identification and validation of a prognostic signature related to hypoxic tumor microenvironment in cervical cancer&lt;/title&gt;&lt;secondary-title&gt;PLOS ONE&lt;/secondary-title&gt;&lt;/titles&gt;&lt;periodical&gt;&lt;full-title&gt;PLOS ONE&lt;/full-title&gt;&lt;/periodical&gt;&lt;pages&gt;e0269462&lt;/pages&gt;&lt;volume&gt;17&lt;/volume&gt;&lt;number&gt;6&lt;/number&gt;&lt;dates&gt;&lt;year&gt;2022&lt;/year&gt;&lt;/dates&gt;&lt;publisher&gt;Public Library of Science&lt;/publisher&gt;&lt;urls&gt;&lt;related-urls&gt;&lt;url&gt;https://doi.org/10.1371/journal.pone.0269462&lt;/url&gt;&lt;/related-urls&gt;&lt;/urls&gt;&lt;electronic-resource-num&gt;10.1371/journal.pone.0269462&lt;/electronic-resource-num&gt;&lt;/record&gt;&lt;/Cite&gt;&lt;/EndNote&gt;</w:instrText>
      </w:r>
      <w:r w:rsidR="001839CC">
        <w:fldChar w:fldCharType="separate"/>
      </w:r>
      <w:r w:rsidR="001839CC">
        <w:t>(Nie et al., 2022)</w:t>
      </w:r>
      <w:r w:rsidR="001839CC">
        <w:fldChar w:fldCharType="end"/>
      </w:r>
      <w:r w:rsidR="001839CC">
        <w:t xml:space="preserve"> in cervical cancer, </w:t>
      </w:r>
      <w:r w:rsidR="005A2002">
        <w:t xml:space="preserve">Zhong et al. </w:t>
      </w:r>
      <w:r w:rsidR="005A2002">
        <w:fldChar w:fldCharType="begin"/>
      </w:r>
      <w:r w:rsidR="005A2002">
        <w:instrText xml:space="preserve"> ADDIN EN.CITE &lt;EndNote&gt;&lt;Cite&gt;&lt;Author&gt;Zhong&lt;/Author&gt;&lt;Year&gt;2021&lt;/Year&gt;&lt;RecNum&gt;31&lt;/RecNum&gt;&lt;DisplayText&gt;(Zhong et al., 2021)&lt;/DisplayText&gt;&lt;record&gt;&lt;rec-number&gt;31&lt;/rec-number&gt;&lt;foreign-keys&gt;&lt;key app="EN" db-id="wz5p09xxjrsa2aefsws5erx9xedwd52xwxe0" timestamp="1704671574"&gt;31&lt;/key&gt;&lt;/foreign-keys&gt;&lt;ref-type name="Journal Article"&gt;17&lt;/ref-type&gt;&lt;contributors&gt;&lt;authors&gt;&lt;author&gt;Zhong,Jinman&lt;/author&gt;&lt;author&gt;Wu,Hang&lt;/author&gt;&lt;author&gt;Bu,Xiaoyin&lt;/author&gt;&lt;author&gt;Li,Weiru&lt;/author&gt;&lt;author&gt;Cai,Shengchun&lt;/author&gt;&lt;author&gt;Du,Meixue&lt;/author&gt;&lt;author&gt;Gao,Ya&lt;/author&gt;&lt;author&gt;Ping,Baohong&lt;/author&gt;&lt;/authors&gt;&lt;/contributors&gt;&lt;titles&gt;&lt;title&gt;Establishment of Prognosis Model in Acute Myeloid Leukemia Based on Hypoxia Microenvironment, and Exploration of Hypoxia-Related Mechanisms&lt;/title&gt;&lt;secondary-title&gt;Frontiers in Genetics&lt;/secondary-title&gt;&lt;short-title&gt;Hypoxia affects the prognosis of leukemia&lt;/short-title&gt;&lt;/titles&gt;&lt;periodical&gt;&lt;full-title&gt;Frontiers in Genetics&lt;/full-title&gt;&lt;/periodical&gt;&lt;volume&gt;12&lt;/volume&gt;&lt;keywords&gt;&lt;keyword&gt;Acute Myeloid Leukemia,Prognostic model,hypoxia,Metabolism,Immunity,Bone marrow microenvironment&lt;/keyword&gt;&lt;/keywords&gt;&lt;dates&gt;&lt;year&gt;2021&lt;/year&gt;&lt;pub-dates&gt;&lt;date&gt;2021-October-26&lt;/date&gt;&lt;/pub-dates&gt;&lt;/dates&gt;&lt;isbn&gt;1664-8021&lt;/isbn&gt;&lt;work-type&gt;Original Research&lt;/work-type&gt;&lt;urls&gt;&lt;related-urls&gt;&lt;url&gt;https://www.frontiersin.org/articles/10.3389/fgene.2021.727392&lt;/url&gt;&lt;/related-urls&gt;&lt;/urls&gt;&lt;electronic-resource-num&gt;10.3389/fgene.2021.727392&lt;/electronic-resource-num&gt;&lt;language&gt;English&lt;/language&gt;&lt;/record&gt;&lt;/Cite&gt;&lt;/EndNote&gt;</w:instrText>
      </w:r>
      <w:r w:rsidR="005A2002">
        <w:fldChar w:fldCharType="separate"/>
      </w:r>
      <w:r w:rsidR="005A2002">
        <w:t>(Zhong et al., 2021)</w:t>
      </w:r>
      <w:r w:rsidR="005A2002">
        <w:fldChar w:fldCharType="end"/>
      </w:r>
      <w:r w:rsidR="005A2002">
        <w:t xml:space="preserve"> in Acute Myeloid Leukaemia </w:t>
      </w:r>
      <w:r w:rsidR="00C61D89">
        <w:t xml:space="preserve">(AML) </w:t>
      </w:r>
      <w:r w:rsidR="005A2002">
        <w:t xml:space="preserve">and Yang et al. </w:t>
      </w:r>
      <w:r w:rsidR="005A2002">
        <w:fldChar w:fldCharType="begin">
          <w:fldData xml:space="preserve">PEVuZE5vdGU+PENpdGU+PEF1dGhvcj5ZYW5nPC9BdXRob3I+PFllYXI+MjAyMTwvWWVhcj48UmVj
TnVtPjMyPC9SZWNOdW0+PERpc3BsYXlUZXh0PihZYW5nIGV0IGFsLiwgMjAyMSk8L0Rpc3BsYXlU
ZXh0PjxyZWNvcmQ+PHJlYy1udW1iZXI+MzI8L3JlYy1udW1iZXI+PGZvcmVpZ24ta2V5cz48a2V5
IGFwcD0iRU4iIGRiLWlkPSJ3ejVwMDl4eGpyc2EyYWVmc3dzNWVyeDl4ZWR3ZDUyeHd4ZTAiIHRp
bWVzdGFtcD0iMTcwNDY3MTkxOSI+MzI8L2tleT48L2ZvcmVpZ24ta2V5cz48cmVmLXR5cGUgbmFt
ZT0iSm91cm5hbCBBcnRpY2xlIj4xNzwvcmVmLXR5cGU+PGNvbnRyaWJ1dG9ycz48YXV0aG9ycz48
YXV0aG9yPllhbmcsIFguPC9hdXRob3I+PGF1dGhvcj5XZW5nLCBYLjwvYXV0aG9yPjxhdXRob3I+
WWFuZywgWS48L2F1dGhvcj48YXV0aG9yPlpoYW5nLCBNLjwvYXV0aG9yPjxhdXRob3I+WGl1LCBZ
LjwvYXV0aG9yPjxhdXRob3I+UGVuZywgVy48L2F1dGhvcj48YXV0aG9yPkxpYW8sIFguPC9hdXRo
b3I+PGF1dGhvcj5YdSwgTS48L2F1dGhvcj48YXV0aG9yPlN1biwgWS48L2F1dGhvcj48YXV0aG9y
PkxpdSwgWC48L2F1dGhvcj48L2F1dGhvcnM+PC9jb250cmlidXRvcnM+PGF1dGgtYWRkcmVzcz5E
ZXBhcnRtZW50IG9mIFBhdGhvbG9neSwgVGhlIEZpcnN0IEFmZmlsaWF0ZWQgSG9zcGl0YWwgb2Yg
U2hlbiBaaGVuIFVuaXZlcnNpdHksIFNoZW56aGVuLCBDaGluYS4mI3hEO0RlcGFydG1lbnQgb2Yg
UGF0aG9sb2d5LCBTaGVuemhlbiBTZWNvbmQgUGVvcGxlJmFwb3M7cyBIb3NwaXRhbCwgU2hlbnpo
ZW4sIENoaW5hLjwvYXV0aC1hZGRyZXNzPjx0aXRsZXM+PHRpdGxlPkEgY29tYmluZWQgaHlwb3hp
YSBhbmQgaW1tdW5lIGdlbmUgc2lnbmF0dXJlIGZvciBwcmVkaWN0aW5nIHN1cnZpdmFsIGFuZCBy
aXNrIHN0cmF0aWZpY2F0aW9uIGluIHRyaXBsZS1uZWdhdGl2ZSBicmVhc3QgY2FuY2VyPC90aXRs
ZT48c2Vjb25kYXJ5LXRpdGxlPkFnaW5nIChBbGJhbnkgTlkpPC9zZWNvbmRhcnktdGl0bGU+PC90
aXRsZXM+PHBlcmlvZGljYWw+PGZ1bGwtdGl0bGU+QWdpbmcgKEFsYmFueSBOWSk8L2Z1bGwtdGl0
bGU+PC9wZXJpb2RpY2FsPjxwYWdlcz4xOTQ4Ni0xOTUwOTwvcGFnZXM+PHZvbHVtZT4xMzwvdm9s
dW1lPjxudW1iZXI+MTU8L251bWJlcj48ZWRpdGlvbj4yMDIxMDgwMjwvZWRpdGlvbj48a2V5d29y
ZHM+PGtleXdvcmQ+QmlvbWFya2VycywgVHVtb3IvYW5hbHlzaXMvZ2VuZXRpY3MvaW1tdW5vbG9n
eTwva2V5d29yZD48a2V5d29yZD5HZW5lIEV4cHJlc3Npb24gUHJvZmlsaW5nPC9rZXl3b3JkPjxr
ZXl3b3JkPkdlbmUgRXhwcmVzc2lvbiBSZWd1bGF0aW9uLCBOZW9wbGFzdGljPC9rZXl3b3JkPjxr
ZXl3b3JkPkh1bWFuczwva2V5d29yZD48a2V5d29yZD5IeXBveGlhL2RpYWdub3Npcy9nZW5ldGlj
cy8qaW1tdW5vbG9neTwva2V5d29yZD48a2V5d29yZD5Qcm9nbm9zaXM8L2tleXdvcmQ+PGtleXdv
cmQ+UHJvcG9ydGlvbmFsIEhhemFyZHMgTW9kZWxzPC9rZXl3b3JkPjxrZXl3b3JkPlJpc2sgQXNz
ZXNzbWVudC9tZXRob2RzPC9rZXl3b3JkPjxrZXl3b3JkPlJpc2sgRmFjdG9yczwva2V5d29yZD48
a2V5d29yZD5UcmlwbGUgTmVnYXRpdmUgQnJlYXN0IE5lb3BsYXNtcy9kaWFnbm9zaXMvZ2VuZXRp
Y3MvKmltbXVub2xvZ3k8L2tleXdvcmQ+PGtleXdvcmQ+KlR1bW9yIEh5cG94aWE8L2tleXdvcmQ+
PGtleXdvcmQ+VHVtb3IgTWljcm9lbnZpcm9ubWVudDwva2V5d29yZD48a2V5d29yZD5oeXBveGlh
PC9rZXl3b3JkPjxrZXl3b3JkPmltbXVuZTwva2V5d29yZD48a2V5d29yZD5yaXNrIHN0cmF0aWZp
Y2F0aW9uPC9rZXl3b3JkPjxrZXl3b3JkPnN1cnZpdmFsPC9rZXl3b3JkPjxrZXl3b3JkPnRyaXBs
ZS1uZWdhdGl2ZSBicmVhc3QgY2FuY2VyPC9rZXl3b3JkPjwva2V5d29yZHM+PGRhdGVzPjx5ZWFy
PjIwMjE8L3llYXI+PHB1Yi1kYXRlcz48ZGF0ZT5BdWcgMjwvZGF0ZT48L3B1Yi1kYXRlcz48L2Rh
dGVzPjxpc2JuPjE5NDUtNDU4OTwvaXNibj48YWNjZXNzaW9uLW51bT4zNDM0MTE4NDwvYWNjZXNz
aW9uLW51bT48dXJscz48L3VybHM+PGN1c3RvbTE+Q09ORkxJQ1RTIE9GIElOVEVSRVNUOiBUaGUg
YXV0aG9ycyBkZWNsYXJlIG5vIGNvbmZsaWN0cyBvZiBpbnRlcmVzdCByZWxhdGVkIHRvIHRoaXMg
c3R1ZHkuPC9jdXN0b20xPjxjdXN0b20yPlBNQzgzODY1MjU8L2N1c3RvbTI+PGVsZWN0cm9uaWMt
cmVzb3VyY2UtbnVtPjEwLjE4NjMyL2FnaW5nLjIwMzM2MDwvZWxlY3Ryb25pYy1yZXNvdXJjZS1u
dW0+PHJlbW90ZS1kYXRhYmFzZS1wcm92aWRlcj5OTE08L3JlbW90ZS1kYXRhYmFzZS1wcm92aWRl
cj48bGFuZ3VhZ2U+ZW5nPC9sYW5ndWFnZT48L3JlY29yZD48L0NpdGU+PC9FbmROb3RlPgB=
</w:fldData>
        </w:fldChar>
      </w:r>
      <w:r w:rsidR="005A2002">
        <w:instrText xml:space="preserve"> ADDIN EN.CITE </w:instrText>
      </w:r>
      <w:r w:rsidR="005A2002">
        <w:fldChar w:fldCharType="begin">
          <w:fldData xml:space="preserve">PEVuZE5vdGU+PENpdGU+PEF1dGhvcj5ZYW5nPC9BdXRob3I+PFllYXI+MjAyMTwvWWVhcj48UmVj
TnVtPjMyPC9SZWNOdW0+PERpc3BsYXlUZXh0PihZYW5nIGV0IGFsLiwgMjAyMSk8L0Rpc3BsYXlU
ZXh0PjxyZWNvcmQ+PHJlYy1udW1iZXI+MzI8L3JlYy1udW1iZXI+PGZvcmVpZ24ta2V5cz48a2V5
IGFwcD0iRU4iIGRiLWlkPSJ3ejVwMDl4eGpyc2EyYWVmc3dzNWVyeDl4ZWR3ZDUyeHd4ZTAiIHRp
bWVzdGFtcD0iMTcwNDY3MTkxOSI+MzI8L2tleT48L2ZvcmVpZ24ta2V5cz48cmVmLXR5cGUgbmFt
ZT0iSm91cm5hbCBBcnRpY2xlIj4xNzwvcmVmLXR5cGU+PGNvbnRyaWJ1dG9ycz48YXV0aG9ycz48
YXV0aG9yPllhbmcsIFguPC9hdXRob3I+PGF1dGhvcj5XZW5nLCBYLjwvYXV0aG9yPjxhdXRob3I+
WWFuZywgWS48L2F1dGhvcj48YXV0aG9yPlpoYW5nLCBNLjwvYXV0aG9yPjxhdXRob3I+WGl1LCBZ
LjwvYXV0aG9yPjxhdXRob3I+UGVuZywgVy48L2F1dGhvcj48YXV0aG9yPkxpYW8sIFguPC9hdXRo
b3I+PGF1dGhvcj5YdSwgTS48L2F1dGhvcj48YXV0aG9yPlN1biwgWS48L2F1dGhvcj48YXV0aG9y
PkxpdSwgWC48L2F1dGhvcj48L2F1dGhvcnM+PC9jb250cmlidXRvcnM+PGF1dGgtYWRkcmVzcz5E
ZXBhcnRtZW50IG9mIFBhdGhvbG9neSwgVGhlIEZpcnN0IEFmZmlsaWF0ZWQgSG9zcGl0YWwgb2Yg
U2hlbiBaaGVuIFVuaXZlcnNpdHksIFNoZW56aGVuLCBDaGluYS4mI3hEO0RlcGFydG1lbnQgb2Yg
UGF0aG9sb2d5LCBTaGVuemhlbiBTZWNvbmQgUGVvcGxlJmFwb3M7cyBIb3NwaXRhbCwgU2hlbnpo
ZW4sIENoaW5hLjwvYXV0aC1hZGRyZXNzPjx0aXRsZXM+PHRpdGxlPkEgY29tYmluZWQgaHlwb3hp
YSBhbmQgaW1tdW5lIGdlbmUgc2lnbmF0dXJlIGZvciBwcmVkaWN0aW5nIHN1cnZpdmFsIGFuZCBy
aXNrIHN0cmF0aWZpY2F0aW9uIGluIHRyaXBsZS1uZWdhdGl2ZSBicmVhc3QgY2FuY2VyPC90aXRs
ZT48c2Vjb25kYXJ5LXRpdGxlPkFnaW5nIChBbGJhbnkgTlkpPC9zZWNvbmRhcnktdGl0bGU+PC90
aXRsZXM+PHBlcmlvZGljYWw+PGZ1bGwtdGl0bGU+QWdpbmcgKEFsYmFueSBOWSk8L2Z1bGwtdGl0
bGU+PC9wZXJpb2RpY2FsPjxwYWdlcz4xOTQ4Ni0xOTUwOTwvcGFnZXM+PHZvbHVtZT4xMzwvdm9s
dW1lPjxudW1iZXI+MTU8L251bWJlcj48ZWRpdGlvbj4yMDIxMDgwMjwvZWRpdGlvbj48a2V5d29y
ZHM+PGtleXdvcmQ+QmlvbWFya2VycywgVHVtb3IvYW5hbHlzaXMvZ2VuZXRpY3MvaW1tdW5vbG9n
eTwva2V5d29yZD48a2V5d29yZD5HZW5lIEV4cHJlc3Npb24gUHJvZmlsaW5nPC9rZXl3b3JkPjxr
ZXl3b3JkPkdlbmUgRXhwcmVzc2lvbiBSZWd1bGF0aW9uLCBOZW9wbGFzdGljPC9rZXl3b3JkPjxr
ZXl3b3JkPkh1bWFuczwva2V5d29yZD48a2V5d29yZD5IeXBveGlhL2RpYWdub3Npcy9nZW5ldGlj
cy8qaW1tdW5vbG9neTwva2V5d29yZD48a2V5d29yZD5Qcm9nbm9zaXM8L2tleXdvcmQ+PGtleXdv
cmQ+UHJvcG9ydGlvbmFsIEhhemFyZHMgTW9kZWxzPC9rZXl3b3JkPjxrZXl3b3JkPlJpc2sgQXNz
ZXNzbWVudC9tZXRob2RzPC9rZXl3b3JkPjxrZXl3b3JkPlJpc2sgRmFjdG9yczwva2V5d29yZD48
a2V5d29yZD5UcmlwbGUgTmVnYXRpdmUgQnJlYXN0IE5lb3BsYXNtcy9kaWFnbm9zaXMvZ2VuZXRp
Y3MvKmltbXVub2xvZ3k8L2tleXdvcmQ+PGtleXdvcmQ+KlR1bW9yIEh5cG94aWE8L2tleXdvcmQ+
PGtleXdvcmQ+VHVtb3IgTWljcm9lbnZpcm9ubWVudDwva2V5d29yZD48a2V5d29yZD5oeXBveGlh
PC9rZXl3b3JkPjxrZXl3b3JkPmltbXVuZTwva2V5d29yZD48a2V5d29yZD5yaXNrIHN0cmF0aWZp
Y2F0aW9uPC9rZXl3b3JkPjxrZXl3b3JkPnN1cnZpdmFsPC9rZXl3b3JkPjxrZXl3b3JkPnRyaXBs
ZS1uZWdhdGl2ZSBicmVhc3QgY2FuY2VyPC9rZXl3b3JkPjwva2V5d29yZHM+PGRhdGVzPjx5ZWFy
PjIwMjE8L3llYXI+PHB1Yi1kYXRlcz48ZGF0ZT5BdWcgMjwvZGF0ZT48L3B1Yi1kYXRlcz48L2Rh
dGVzPjxpc2JuPjE5NDUtNDU4OTwvaXNibj48YWNjZXNzaW9uLW51bT4zNDM0MTE4NDwvYWNjZXNz
aW9uLW51bT48dXJscz48L3VybHM+PGN1c3RvbTE+Q09ORkxJQ1RTIE9GIElOVEVSRVNUOiBUaGUg
YXV0aG9ycyBkZWNsYXJlIG5vIGNvbmZsaWN0cyBvZiBpbnRlcmVzdCByZWxhdGVkIHRvIHRoaXMg
c3R1ZHkuPC9jdXN0b20xPjxjdXN0b20yPlBNQzgzODY1MjU8L2N1c3RvbTI+PGVsZWN0cm9uaWMt
cmVzb3VyY2UtbnVtPjEwLjE4NjMyL2FnaW5nLjIwMzM2MDwvZWxlY3Ryb25pYy1yZXNvdXJjZS1u
dW0+PHJlbW90ZS1kYXRhYmFzZS1wcm92aWRlcj5OTE08L3JlbW90ZS1kYXRhYmFzZS1wcm92aWRl
cj48bGFuZ3VhZ2U+ZW5nPC9sYW5ndWFnZT48L3JlY29yZD48L0NpdGU+PC9FbmROb3RlPgB=
</w:fldData>
        </w:fldChar>
      </w:r>
      <w:r w:rsidR="005A2002">
        <w:instrText xml:space="preserve"> ADDIN EN.CITE.DATA </w:instrText>
      </w:r>
      <w:r w:rsidR="005A2002">
        <w:fldChar w:fldCharType="end"/>
      </w:r>
      <w:r w:rsidR="005A2002">
        <w:fldChar w:fldCharType="separate"/>
      </w:r>
      <w:r w:rsidR="005A2002">
        <w:t>(Yang et al., 2021)</w:t>
      </w:r>
      <w:r w:rsidR="005A2002">
        <w:fldChar w:fldCharType="end"/>
      </w:r>
      <w:r w:rsidR="005A2002">
        <w:t xml:space="preserve"> in triple-negative breast cancer. </w:t>
      </w:r>
    </w:p>
    <w:p w14:paraId="1C4E11DD" w14:textId="77777777" w:rsidR="001D79CC" w:rsidRPr="00ED7852" w:rsidRDefault="001D79CC" w:rsidP="001C6EDE">
      <w:pPr>
        <w:pStyle w:val="ListParagraph"/>
        <w:ind w:left="0"/>
      </w:pPr>
    </w:p>
    <w:p w14:paraId="4CA8A891" w14:textId="66236DA0" w:rsidR="00351756" w:rsidRDefault="00CC41CC" w:rsidP="001C6EDE">
      <w:pPr>
        <w:pStyle w:val="ListParagraph"/>
        <w:ind w:left="0"/>
      </w:pPr>
      <w:r>
        <w:t>3.3 K-mean</w:t>
      </w:r>
    </w:p>
    <w:p w14:paraId="3CADC488" w14:textId="72F57C5B" w:rsidR="00912162" w:rsidRPr="00FC6E84" w:rsidRDefault="00FC6E84" w:rsidP="009353FD">
      <w:pPr>
        <w:pStyle w:val="ListParagraph"/>
        <w:ind w:left="0"/>
      </w:pPr>
      <w:r>
        <w:t xml:space="preserve">K-mean is an unsupervised </w:t>
      </w:r>
      <w:r w:rsidRPr="00FC6E84">
        <w:t xml:space="preserve">clustering algorithm </w:t>
      </w:r>
      <w:r>
        <w:t xml:space="preserve">that </w:t>
      </w:r>
      <w:r w:rsidRPr="00FC6E84">
        <w:t>partitioning a dataset into a set number of clusters</w:t>
      </w:r>
      <w:r>
        <w:t>.</w:t>
      </w:r>
      <w:r w:rsidR="00B920FE" w:rsidRPr="00B920FE">
        <w:t xml:space="preserve"> </w:t>
      </w:r>
      <w:r w:rsidR="00213918" w:rsidRPr="000D25C6">
        <w:t>Lane et al.</w:t>
      </w:r>
      <w:r w:rsidR="00213918" w:rsidRPr="00B920FE">
        <w:t xml:space="preserve"> </w:t>
      </w:r>
      <w:r w:rsidR="00213918" w:rsidRPr="000D25C6">
        <w:fldChar w:fldCharType="begin">
          <w:fldData xml:space="preserve">PEVuZE5vdGU+PENpdGU+PEF1dGhvcj5MYW5lPC9BdXRob3I+PFllYXI+MjAyMjwvWWVhcj48UmVj
TnVtPjI1PC9SZWNOdW0+PERpc3BsYXlUZXh0PihMYW5lIGV0IGFsLiwgMjAyMik8L0Rpc3BsYXlU
ZXh0PjxyZWNvcmQ+PHJlYy1udW1iZXI+MjU8L3JlYy1udW1iZXI+PGZvcmVpZ24ta2V5cz48a2V5
IGFwcD0iRU4iIGRiLWlkPSJ3ejVwMDl4eGpyc2EyYWVmc3dzNWVyeDl4ZWR3ZDUyeHd4ZTAiIHRp
bWVzdGFtcD0iMTcwNDY1Nzc4MCI+MjU8L2tleT48L2ZvcmVpZ24ta2V5cz48cmVmLXR5cGUgbmFt
ZT0iSm91cm5hbCBBcnRpY2xlIj4xNzwvcmVmLXR5cGU+PGNvbnRyaWJ1dG9ycz48YXV0aG9ycz48
YXV0aG9yPkxhbmUsIEIuPC9hdXRob3I+PGF1dGhvcj5LaGFuLCBNLiBULjwvYXV0aG9yPjxhdXRo
b3I+Q2hvdWRodXJ5LCBBLjwvYXV0aG9yPjxhdXRob3I+U2FsZW0sIEEuPC9hdXRob3I+PGF1dGhv
cj5XZXN0LCBDLiBNLiBMLjwvYXV0aG9yPjwvYXV0aG9ycz48L2NvbnRyaWJ1dG9ycz48YXV0aC1h
ZGRyZXNzPlRyYW5zbGF0aW9uYWwgUmFkaW9iaW9sb2d5IEdyb3VwLCBEaXZpc2lvbiBvZiBDYW5j
ZXIgU2NpZW5jZXMsIFVuaXZlcnNpdHkgb2YgTWFuY2hlc3RlciwgTWFuY2hlc3RlciBBY2FkZW1p
YyBIZWFsdGggU2NpZW5jZSBDZW50cmUsIENocmlzdGllIE5IUyBGb3VuZGF0aW9uIFRydXN0IEhv
c3BpdGFsLCBNYW5jaGVzdGVyLCBNMjAgNEJYLCBVSy4mI3hEO0RlcGFydG1lbnQgQ2xpbmljYWwg
T25jb2xvZ3ksIENocmlzdGllIE5IUyBGb3VuZGF0aW9uIFRydXN0IEhvc3BpdGFsLCBNYW5jaGVz
dGVyLCBNMjA0QlgsIFVLLiYjeEQ7VHJhbnNsYXRpb25hbCBSYWRpb2Jpb2xvZ3kgR3JvdXAsIERp
dmlzaW9uIG9mIENhbmNlciBTY2llbmNlcywgVW5pdmVyc2l0eSBvZiBNYW5jaGVzdGVyLCBNYW5j
aGVzdGVyIEFjYWRlbWljIEhlYWx0aCBTY2llbmNlIENlbnRyZSwgQ2hyaXN0aWUgTkhTIEZvdW5k
YXRpb24gVHJ1c3QgSG9zcGl0YWwsIE1hbmNoZXN0ZXIsIE0yMCA0QlgsIFVLLiBDYXRoYXJpbmUu
V2VzdEBtYW5jaGVzdGVyLmFjLnVrLjwvYXV0aC1hZGRyZXNzPjx0aXRsZXM+PHRpdGxlPkRldmVs
b3BtZW50IGFuZCB2YWxpZGF0aW9uIG9mIGEgaHlwb3hpYS1hc3NvY2lhdGVkIHNpZ25hdHVyZSBm
b3IgbHVuZyBhZGVub2NhcmNpbm9tYTwvdGl0bGU+PHNlY29uZGFyeS10aXRsZT5TY2kgUmVwPC9z
ZWNvbmRhcnktdGl0bGU+PC90aXRsZXM+PHBlcmlvZGljYWw+PGZ1bGwtdGl0bGU+U2NpIFJlcDwv
ZnVsbC10aXRsZT48L3BlcmlvZGljYWw+PHBhZ2VzPjEyOTA8L3BhZ2VzPjx2b2x1bWU+MTI8L3Zv
bHVtZT48bnVtYmVyPjE8L251bWJlcj48ZWRpdGlvbj4yMDIyMDEyNTwvZWRpdGlvbj48a2V5d29y
ZHM+PGtleXdvcmQ+QWRlbm9jYXJjaW5vbWEgb2YgTHVuZy9kaWFnbm9zaXMvKmdlbmV0aWNzL2lt
bXVub2xvZ3k8L2tleXdvcmQ+PGtleXdvcmQ+Q2FyY2lub21hLCBOb24tU21hbGwtQ2VsbCBMdW5n
L2RpYWdub3Npcy8qZ2VuZXRpY3MvaW1tdW5vbG9neTwva2V5d29yZD48a2V5d29yZD5DbHVzdGVy
IEFuYWx5c2lzPC9rZXl3b3JkPjxrZXl3b3JkPkdlbmUgRXhwcmVzc2lvbiBSZWd1bGF0aW9uLCBO
ZW9wbGFzdGljPC9rZXl3b3JkPjxrZXl3b3JkPkh1bWFuczwva2V5d29yZD48a2V5d29yZD5IeXBv
eGlhLypnZW5ldGljczwva2V5d29yZD48a2V5d29yZD5MdW5nIE5lb3BsYXNtcy9kaWFnbm9zaXMv
KmdlbmV0aWNzL2ltbXVub2xvZ3k8L2tleXdvcmQ+PGtleXdvcmQ+UHJvZ25vc2lzPC9rZXl3b3Jk
PjxrZXl3b3JkPlRyYW5zY3JpcHRvbWU8L2tleXdvcmQ+PGtleXdvcmQ+VXAtUmVndWxhdGlvbi9n
ZW5ldGljczwva2V5d29yZD48L2tleXdvcmRzPjxkYXRlcz48eWVhcj4yMDIyPC95ZWFyPjxwdWIt
ZGF0ZXM+PGRhdGU+SmFuIDI1PC9kYXRlPjwvcHViLWRhdGVzPjwvZGF0ZXM+PGlzYm4+MjA0NS0y
MzIyPC9pc2JuPjxhY2Nlc3Npb24tbnVtPjM1MDc5MDY1PC9hY2Nlc3Npb24tbnVtPjx1cmxzPjwv
dXJscz48Y3VzdG9tMT5UaGUgYXV0aG9ycyBkZWNsYXJlIG5vIGNvbXBldGluZyBpbnRlcmVzdHMu
PC9jdXN0b20xPjxjdXN0b20yPlBNQzg3ODk5MTQ8L2N1c3RvbTI+PGVsZWN0cm9uaWMtcmVzb3Vy
Y2UtbnVtPjEwLjEwMzgvczQxNTk4LTAyMi0wNTM4NS03PC9lbGVjdHJvbmljLXJlc291cmNlLW51
bT48cmVtb3RlLWRhdGFiYXNlLXByb3ZpZGVyPk5MTTwvcmVtb3RlLWRhdGFiYXNlLXByb3ZpZGVy
PjxsYW5ndWFnZT5lbmc8L2xhbmd1YWdlPjwvcmVjb3JkPjwvQ2l0ZT48L0VuZE5vdGU+
</w:fldData>
        </w:fldChar>
      </w:r>
      <w:r w:rsidR="00213918" w:rsidRPr="000D25C6">
        <w:instrText xml:space="preserve"> ADDIN EN.CITE </w:instrText>
      </w:r>
      <w:r w:rsidR="00213918" w:rsidRPr="000D25C6">
        <w:fldChar w:fldCharType="begin">
          <w:fldData xml:space="preserve">PEVuZE5vdGU+PENpdGU+PEF1dGhvcj5MYW5lPC9BdXRob3I+PFllYXI+MjAyMjwvWWVhcj48UmVj
TnVtPjI1PC9SZWNOdW0+PERpc3BsYXlUZXh0PihMYW5lIGV0IGFsLiwgMjAyMik8L0Rpc3BsYXlU
ZXh0PjxyZWNvcmQ+PHJlYy1udW1iZXI+MjU8L3JlYy1udW1iZXI+PGZvcmVpZ24ta2V5cz48a2V5
IGFwcD0iRU4iIGRiLWlkPSJ3ejVwMDl4eGpyc2EyYWVmc3dzNWVyeDl4ZWR3ZDUyeHd4ZTAiIHRp
bWVzdGFtcD0iMTcwNDY1Nzc4MCI+MjU8L2tleT48L2ZvcmVpZ24ta2V5cz48cmVmLXR5cGUgbmFt
ZT0iSm91cm5hbCBBcnRpY2xlIj4xNzwvcmVmLXR5cGU+PGNvbnRyaWJ1dG9ycz48YXV0aG9ycz48
YXV0aG9yPkxhbmUsIEIuPC9hdXRob3I+PGF1dGhvcj5LaGFuLCBNLiBULjwvYXV0aG9yPjxhdXRo
b3I+Q2hvdWRodXJ5LCBBLjwvYXV0aG9yPjxhdXRob3I+U2FsZW0sIEEuPC9hdXRob3I+PGF1dGhv
cj5XZXN0LCBDLiBNLiBMLjwvYXV0aG9yPjwvYXV0aG9ycz48L2NvbnRyaWJ1dG9ycz48YXV0aC1h
ZGRyZXNzPlRyYW5zbGF0aW9uYWwgUmFkaW9iaW9sb2d5IEdyb3VwLCBEaXZpc2lvbiBvZiBDYW5j
ZXIgU2NpZW5jZXMsIFVuaXZlcnNpdHkgb2YgTWFuY2hlc3RlciwgTWFuY2hlc3RlciBBY2FkZW1p
YyBIZWFsdGggU2NpZW5jZSBDZW50cmUsIENocmlzdGllIE5IUyBGb3VuZGF0aW9uIFRydXN0IEhv
c3BpdGFsLCBNYW5jaGVzdGVyLCBNMjAgNEJYLCBVSy4mI3hEO0RlcGFydG1lbnQgQ2xpbmljYWwg
T25jb2xvZ3ksIENocmlzdGllIE5IUyBGb3VuZGF0aW9uIFRydXN0IEhvc3BpdGFsLCBNYW5jaGVz
dGVyLCBNMjA0QlgsIFVLLiYjeEQ7VHJhbnNsYXRpb25hbCBSYWRpb2Jpb2xvZ3kgR3JvdXAsIERp
dmlzaW9uIG9mIENhbmNlciBTY2llbmNlcywgVW5pdmVyc2l0eSBvZiBNYW5jaGVzdGVyLCBNYW5j
aGVzdGVyIEFjYWRlbWljIEhlYWx0aCBTY2llbmNlIENlbnRyZSwgQ2hyaXN0aWUgTkhTIEZvdW5k
YXRpb24gVHJ1c3QgSG9zcGl0YWwsIE1hbmNoZXN0ZXIsIE0yMCA0QlgsIFVLLiBDYXRoYXJpbmUu
V2VzdEBtYW5jaGVzdGVyLmFjLnVrLjwvYXV0aC1hZGRyZXNzPjx0aXRsZXM+PHRpdGxlPkRldmVs
b3BtZW50IGFuZCB2YWxpZGF0aW9uIG9mIGEgaHlwb3hpYS1hc3NvY2lhdGVkIHNpZ25hdHVyZSBm
b3IgbHVuZyBhZGVub2NhcmNpbm9tYTwvdGl0bGU+PHNlY29uZGFyeS10aXRsZT5TY2kgUmVwPC9z
ZWNvbmRhcnktdGl0bGU+PC90aXRsZXM+PHBlcmlvZGljYWw+PGZ1bGwtdGl0bGU+U2NpIFJlcDwv
ZnVsbC10aXRsZT48L3BlcmlvZGljYWw+PHBhZ2VzPjEyOTA8L3BhZ2VzPjx2b2x1bWU+MTI8L3Zv
bHVtZT48bnVtYmVyPjE8L251bWJlcj48ZWRpdGlvbj4yMDIyMDEyNTwvZWRpdGlvbj48a2V5d29y
ZHM+PGtleXdvcmQ+QWRlbm9jYXJjaW5vbWEgb2YgTHVuZy9kaWFnbm9zaXMvKmdlbmV0aWNzL2lt
bXVub2xvZ3k8L2tleXdvcmQ+PGtleXdvcmQ+Q2FyY2lub21hLCBOb24tU21hbGwtQ2VsbCBMdW5n
L2RpYWdub3Npcy8qZ2VuZXRpY3MvaW1tdW5vbG9neTwva2V5d29yZD48a2V5d29yZD5DbHVzdGVy
IEFuYWx5c2lzPC9rZXl3b3JkPjxrZXl3b3JkPkdlbmUgRXhwcmVzc2lvbiBSZWd1bGF0aW9uLCBO
ZW9wbGFzdGljPC9rZXl3b3JkPjxrZXl3b3JkPkh1bWFuczwva2V5d29yZD48a2V5d29yZD5IeXBv
eGlhLypnZW5ldGljczwva2V5d29yZD48a2V5d29yZD5MdW5nIE5lb3BsYXNtcy9kaWFnbm9zaXMv
KmdlbmV0aWNzL2ltbXVub2xvZ3k8L2tleXdvcmQ+PGtleXdvcmQ+UHJvZ25vc2lzPC9rZXl3b3Jk
PjxrZXl3b3JkPlRyYW5zY3JpcHRvbWU8L2tleXdvcmQ+PGtleXdvcmQ+VXAtUmVndWxhdGlvbi9n
ZW5ldGljczwva2V5d29yZD48L2tleXdvcmRzPjxkYXRlcz48eWVhcj4yMDIyPC95ZWFyPjxwdWIt
ZGF0ZXM+PGRhdGU+SmFuIDI1PC9kYXRlPjwvcHViLWRhdGVzPjwvZGF0ZXM+PGlzYm4+MjA0NS0y
MzIyPC9pc2JuPjxhY2Nlc3Npb24tbnVtPjM1MDc5MDY1PC9hY2Nlc3Npb24tbnVtPjx1cmxzPjwv
dXJscz48Y3VzdG9tMT5UaGUgYXV0aG9ycyBkZWNsYXJlIG5vIGNvbXBldGluZyBpbnRlcmVzdHMu
PC9jdXN0b20xPjxjdXN0b20yPlBNQzg3ODk5MTQ8L2N1c3RvbTI+PGVsZWN0cm9uaWMtcmVzb3Vy
Y2UtbnVtPjEwLjEwMzgvczQxNTk4LTAyMi0wNTM4NS03PC9lbGVjdHJvbmljLXJlc291cmNlLW51
bT48cmVtb3RlLWRhdGFiYXNlLXByb3ZpZGVyPk5MTTwvcmVtb3RlLWRhdGFiYXNlLXByb3ZpZGVy
PjxsYW5ndWFnZT5lbmc8L2xhbmd1YWdlPjwvcmVjb3JkPjwvQ2l0ZT48L0VuZE5vdGU+
</w:fldData>
        </w:fldChar>
      </w:r>
      <w:r w:rsidR="00213918" w:rsidRPr="000D25C6">
        <w:instrText xml:space="preserve"> ADDIN EN.CITE.DATA </w:instrText>
      </w:r>
      <w:r w:rsidR="00213918" w:rsidRPr="000D25C6">
        <w:fldChar w:fldCharType="end"/>
      </w:r>
      <w:r w:rsidR="00213918" w:rsidRPr="000D25C6">
        <w:fldChar w:fldCharType="separate"/>
      </w:r>
      <w:r w:rsidR="00213918" w:rsidRPr="000D25C6">
        <w:t>(Lane et al., 2022)</w:t>
      </w:r>
      <w:r w:rsidR="00213918" w:rsidRPr="000D25C6">
        <w:fldChar w:fldCharType="end"/>
      </w:r>
      <w:r w:rsidR="00213918">
        <w:t xml:space="preserve"> </w:t>
      </w:r>
      <w:r w:rsidR="00213918" w:rsidRPr="00B920FE">
        <w:t>employed K-mean on the TCGA-LUAD dataset</w:t>
      </w:r>
      <w:r w:rsidR="00213918">
        <w:t xml:space="preserve"> </w:t>
      </w:r>
      <w:r w:rsidR="00213918" w:rsidRPr="00B920FE">
        <w:t>to segregate genes into hypoxia and non-hypoxia</w:t>
      </w:r>
      <w:r w:rsidR="00213918">
        <w:t xml:space="preserve"> in total two </w:t>
      </w:r>
      <w:r w:rsidR="00213918" w:rsidRPr="00B920FE">
        <w:t>sets for DEG detection.</w:t>
      </w:r>
      <w:r w:rsidR="00F634F6">
        <w:t xml:space="preserve"> E</w:t>
      </w:r>
      <w:r w:rsidR="00F634F6" w:rsidRPr="00F634F6">
        <w:t xml:space="preserve">xperimenting with a range of K values </w:t>
      </w:r>
      <w:r w:rsidR="00F634F6">
        <w:t>2 to 9,</w:t>
      </w:r>
      <w:r w:rsidR="00213918">
        <w:t xml:space="preserve"> </w:t>
      </w:r>
      <w:r w:rsidR="00B920FE" w:rsidRPr="00B920FE">
        <w:t xml:space="preserve">Zeng et al. </w:t>
      </w:r>
      <w:r w:rsidR="00B920FE">
        <w:fldChar w:fldCharType="begin"/>
      </w:r>
      <w:r w:rsidR="00B920FE">
        <w:instrText xml:space="preserve"> ADDIN EN.CITE &lt;EndNote&gt;&lt;Cite&gt;&lt;Author&gt;Zeng&lt;/Author&gt;&lt;Year&gt;2021&lt;/Year&gt;&lt;RecNum&gt;15&lt;/RecNum&gt;&lt;DisplayText&gt;(Zeng et al., 2021)&lt;/DisplayText&gt;&lt;record&gt;&lt;rec-number&gt;15&lt;/rec-number&gt;&lt;foreign-keys&gt;&lt;key app="EN" db-id="wz5p09xxjrsa2aefsws5erx9xedwd52xwxe0" timestamp="1704504671"&gt;15&lt;/key&gt;&lt;/foreign-keys&gt;&lt;ref-type name="Journal Article"&gt;17&lt;/ref-type&gt;&lt;contributors&gt;&lt;authors&gt;&lt;author&gt;Zeng, Fanhong&lt;/author&gt;&lt;author&gt;Zhang, Yue&lt;/author&gt;&lt;author&gt;Han, Xu&lt;/author&gt;&lt;author&gt;Zeng, Min&lt;/author&gt;&lt;author&gt;Gao, Yi&lt;/author&gt;&lt;author&gt;Weng, Jun&lt;/author&gt;&lt;/authors&gt;&lt;/contributors&gt;&lt;titles&gt;&lt;title&gt;Employing hypoxia characterization to predict tumour immune microenvironment, treatment sensitivity and prognosis in hepatocellular carcinoma&lt;/title&gt;&lt;secondary-title&gt;Computational and Structural Biotechnology Journal&lt;/secondary-title&gt;&lt;/titles&gt;&lt;periodical&gt;&lt;full-title&gt;Computational and Structural Biotechnology Journal&lt;/full-title&gt;&lt;/periodical&gt;&lt;pages&gt;2775-2789&lt;/pages&gt;&lt;volume&gt;19&lt;/volume&gt;&lt;keywords&gt;&lt;keyword&gt;Hepatocellular carcinoma&lt;/keyword&gt;&lt;keyword&gt;Hypoxia&lt;/keyword&gt;&lt;keyword&gt;Gene set enrichment analysis&lt;/keyword&gt;&lt;keyword&gt;Tumor immune microenvironment&lt;/keyword&gt;&lt;keyword&gt;Risk model&lt;/keyword&gt;&lt;keyword&gt;Treatment sensitivity&lt;/keyword&gt;&lt;keyword&gt;Prognostic&lt;/keyword&gt;&lt;/keywords&gt;&lt;dates&gt;&lt;year&gt;2021&lt;/year&gt;&lt;pub-dates&gt;&lt;date&gt;2021/01/01/&lt;/date&gt;&lt;/pub-dates&gt;&lt;/dates&gt;&lt;isbn&gt;2001-0370&lt;/isbn&gt;&lt;urls&gt;&lt;related-urls&gt;&lt;url&gt;https://www.sciencedirect.com/science/article/pii/S2001037021001057&lt;/url&gt;&lt;/related-urls&gt;&lt;/urls&gt;&lt;electronic-resource-num&gt;https://doi.org/10.1016/j.csbj.2021.03.033&lt;/electronic-resource-num&gt;&lt;/record&gt;&lt;/Cite&gt;&lt;/EndNote&gt;</w:instrText>
      </w:r>
      <w:r w:rsidR="00B920FE">
        <w:fldChar w:fldCharType="separate"/>
      </w:r>
      <w:r w:rsidR="00B920FE">
        <w:t>(Zeng et al., 2021)</w:t>
      </w:r>
      <w:r w:rsidR="00B920FE">
        <w:fldChar w:fldCharType="end"/>
      </w:r>
      <w:r w:rsidR="00B920FE" w:rsidRPr="00B920FE">
        <w:t xml:space="preserve"> identified LUAD HSs, using K-mean to group genes</w:t>
      </w:r>
      <w:r w:rsidR="00B920FE">
        <w:t xml:space="preserve"> data from TCGA </w:t>
      </w:r>
      <w:r w:rsidR="00B920FE" w:rsidRPr="00B920FE">
        <w:t>based on expression similarities under hypoxic conditions</w:t>
      </w:r>
      <w:r w:rsidR="00F634F6">
        <w:t xml:space="preserve">, similar to </w:t>
      </w:r>
      <w:r w:rsidR="00F634F6" w:rsidRPr="00AF6515">
        <w:t>Zhang et al.</w:t>
      </w:r>
      <w:r w:rsidR="00F634F6" w:rsidRPr="00F634F6">
        <w:t xml:space="preserve"> </w:t>
      </w:r>
      <w:r w:rsidR="00F634F6" w:rsidRPr="00AF6515">
        <w:t>for hepatocellular carcinoma</w:t>
      </w:r>
      <w:r w:rsidR="009353FD">
        <w:t xml:space="preserve"> (HCC)</w:t>
      </w:r>
      <w:r w:rsidR="00F634F6">
        <w:t xml:space="preserve"> </w:t>
      </w:r>
      <w:r w:rsidR="00F634F6" w:rsidRPr="00AF6515">
        <w:fldChar w:fldCharType="begin">
          <w:fldData xml:space="preserve">PEVuZE5vdGU+PENpdGU+PEF1dGhvcj5aaGFuZzwvQXV0aG9yPjxZZWFyPjIwMjA8L1llYXI+PFJl
Y051bT4yMTwvUmVjTnVtPjxEaXNwbGF5VGV4dD4oWmhhbmcgZXQgYWwuLCAyMDIwKTwvRGlzcGxh
eVRleHQ+PHJlY29yZD48cmVjLW51bWJlcj4yMTwvcmVjLW51bWJlcj48Zm9yZWlnbi1rZXlzPjxr
ZXkgYXBwPSJFTiIgZGItaWQ9Ind6NXAwOXh4anJzYTJhZWZzd3M1ZXJ4OXhlZHdkNTJ4d3hlMCIg
dGltZXN0YW1wPSIxNzA0NjQ2NDY2Ij4yMTwva2V5PjwvZm9yZWlnbi1rZXlzPjxyZWYtdHlwZSBu
YW1lPSJKb3VybmFsIEFydGljbGUiPjE3PC9yZWYtdHlwZT48Y29udHJpYnV0b3JzPjxhdXRob3Jz
PjxhdXRob3I+WmhhbmcsIEIuPC9hdXRob3I+PGF1dGhvcj5UYW5nLCBCLjwvYXV0aG9yPjxhdXRo
b3I+R2FvLCBKLjwvYXV0aG9yPjxhdXRob3I+TGksIEouPC9hdXRob3I+PGF1dGhvcj5Lb25nLCBM
LjwvYXV0aG9yPjxhdXRob3I+UWluLCBMLjwvYXV0aG9yPjwvYXV0aG9ycz48L2NvbnRyaWJ1dG9y
cz48YXV0aC1hZGRyZXNzPkRlcGFydG1lbnQgb2YgUGh5c2lvbG9neSwgU2Nob29sIG9mIExpZmUg
U2NpZW5jZSwgQ2hpbmEgTWVkaWNhbCBVbml2ZXJzaXR5LCBOby4gNzcgUHVoZSBSb2FkLCBTaGVu
eWFuZyBOb3J0aCBOZXcgQXJlYUxpYW9uaW5nIFByb3ZpbmNlLCBTaGVueWFuZywgMTEwMTIyLCBQ
ZW9wbGUmYXBvcztzIFJlcHVibGljIG9mIENoaW5hLiYjeEQ7RGVwYXJ0bWVudCBvZiBSYWRpb2xv
Z3ksIFNjaG9vbCBvZiBNZWRpY2luZSwgU2Vjb25kIEFmZmlsaWF0ZWQgSG9zcGl0YWwsIFpoZWpp
YW5nIFVuaXZlcnNpdHksIEhhbmd6aG91LCAzMTAwNTgsIENoaW5hLiYjeEQ7RGVwYXJ0bWVudCBv
ZiBSYWRpYXRpb24gT25jb2xvZ3ksIHRoZSBGaXJzdCBBZmZpbGlhdGVkIEhvc3BpdGFsIG9mIENo
aW5hIE1lZGljYWwgVW5pdmVyc2l0eSwgU2hlbnlhbmcsIENoaW5hLiYjeEQ7RGVwYXJ0bWVudCBv
ZiBPcnRob3BlZGljcywgVGhlIEZpcnN0IEFmZmlsaWF0ZWQgSG9zcGl0YWwgb2YgQ2hpbmEgTWVk
aWNhbCBVbml2ZXJzaXR5LCBTaGVueWFuZywgMTEwMDAxLCBMaWFvbmluZywgUGVvcGxlJmFwb3M7
cyBSZXB1YmxpYyBvZiBDaGluYS4mI3hEO0RlcGFydG1lbnQgb2YgR2VuZXJhbCBTdXJnZXJ5LCBT
aGVuZ2ppbmcgSG9zcGl0YWwgb2YgQ2hpbmEgTWVkaWNhbCBVbml2ZXJzaXR5LCBTaGVueWFuZywg
MTEwMDA0LCBDaGluYS4mI3hEO0RlcGFydG1lbnQgb2YgUGh5c2lvbG9neSwgU2Nob29sIG9mIExp
ZmUgU2NpZW5jZSwgQ2hpbmEgTWVkaWNhbCBVbml2ZXJzaXR5LCBOby4gNzcgUHVoZSBSb2FkLCBT
aGVueWFuZyBOb3J0aCBOZXcgQXJlYUxpYW9uaW5nIFByb3ZpbmNlLCBTaGVueWFuZywgMTEwMTIy
LCBQZW9wbGUmYXBvcztzIFJlcHVibGljIG9mIENoaW5hLiBxaW5saW5nbGluZ0B5YWhvby5jb20u
PC9hdXRoLWFkZHJlc3M+PHRpdGxlcz48dGl0bGU+QSBoeXBveGlhLXJlbGF0ZWQgc2lnbmF0dXJl
IGZvciBjbGluaWNhbGx5IHByZWRpY3RpbmcgZGlhZ25vc2lzLCBwcm9nbm9zaXMgYW5kIGltbXVu
ZSBtaWNyb2Vudmlyb25tZW50IG9mIGhlcGF0b2NlbGx1bGFyIGNhcmNpbm9tYSBwYXRpZW50czwv
dGl0bGU+PHNlY29uZGFyeS10aXRsZT5KIFRyYW5zbCBNZWQ8L3NlY29uZGFyeS10aXRsZT48L3Rp
dGxlcz48cGVyaW9kaWNhbD48ZnVsbC10aXRsZT5KIFRyYW5zbCBNZWQ8L2Z1bGwtdGl0bGU+PC9w
ZXJpb2RpY2FsPjxwYWdlcz4zNDI8L3BhZ2VzPjx2b2x1bWU+MTg8L3ZvbHVtZT48bnVtYmVyPjE8
L251bWJlcj48ZWRpdGlvbj4yMDIwMDkwNDwvZWRpdGlvbj48a2V5d29yZHM+PGtleXdvcmQ+Qmlv
bWFya2VycywgVHVtb3IvZ2VuZXRpY3M8L2tleXdvcmQ+PGtleXdvcmQ+KkNhcmNpbm9tYSwgSGVw
YXRvY2VsbHVsYXIvZGlhZ25vc2lzL2dlbmV0aWNzPC9rZXl3b3JkPjxrZXl3b3JkPkdlbmUgRXhw
cmVzc2lvbiBQcm9maWxpbmc8L2tleXdvcmQ+PGtleXdvcmQ+R2VuZSBFeHByZXNzaW9uIFJlZ3Vs
YXRpb24sIE5lb3BsYXN0aWM8L2tleXdvcmQ+PGtleXdvcmQ+SHVtYW5zPC9rZXl3b3JkPjxrZXl3
b3JkPkh5cG94aWEvZ2VuZXRpY3M8L2tleXdvcmQ+PGtleXdvcmQ+S2FwbGFuLU1laWVyIEVzdGlt
YXRlPC9rZXl3b3JkPjxrZXl3b3JkPipMaXZlciBOZW9wbGFzbXMvZGlhZ25vc2lzL2dlbmV0aWNz
PC9rZXl3b3JkPjxrZXl3b3JkPk5lb3BsYXNtIFJlY3VycmVuY2UsIExvY2FsL2dlbmV0aWNzPC9r
ZXl3b3JkPjxrZXl3b3JkPlByb2dub3Npczwva2V5d29yZD48a2V5d29yZD5UdW1vciBNaWNyb2Vu
dmlyb25tZW50PC9rZXl3b3JkPjxrZXl3b3JkPkRpYWdub3N0aWM8L2tleXdvcmQ+PGtleXdvcmQ+
SGVwYXRvY2VsbHVsYXIgY2FyY2lub21hPC9rZXl3b3JkPjxrZXl3b3JkPkh5cG94aWE8L2tleXdv
cmQ+PGtleXdvcmQ+SW1tdW5lIG1pY3JvZW52aXJvbm1lbnQ8L2tleXdvcmQ+PGtleXdvcmQ+UHJv
Z25vc3RpYzwva2V5d29yZD48L2tleXdvcmRzPjxkYXRlcz48eWVhcj4yMDIwPC95ZWFyPjxwdWIt
ZGF0ZXM+PGRhdGU+U2VwIDQ8L2RhdGU+PC9wdWItZGF0ZXM+PC9kYXRlcz48aXNibj4xNDc5LTU4
NzY8L2lzYm4+PGFjY2Vzc2lvbi1udW0+MzI4ODc2MzU8L2FjY2Vzc2lvbi1udW0+PHVybHM+PC91
cmxzPjxjdXN0b20xPlRoZSBhdXRob3JzIGRlY2xhcmUgdGhhdCB0aGV5IGhhdmUgbm8gY29tcGV0
aW5nIGludGVyZXN0cy48L2N1c3RvbTE+PGN1c3RvbTI+UE1DNzQ4NzQ5MjwvY3VzdG9tMj48ZWxl
Y3Ryb25pYy1yZXNvdXJjZS1udW0+MTAuMTE4Ni9zMTI5NjctMDIwLTAyNDkyLTk8L2VsZWN0cm9u
aWMtcmVzb3VyY2UtbnVtPjxyZW1vdGUtZGF0YWJhc2UtcHJvdmlkZXI+TkxNPC9yZW1vdGUtZGF0
YWJhc2UtcHJvdmlkZXI+PGxhbmd1YWdlPmVuZzwvbGFuZ3VhZ2U+PC9yZWNvcmQ+PC9DaXRlPjwv
RW5kTm90ZT4A
</w:fldData>
        </w:fldChar>
      </w:r>
      <w:r w:rsidR="00F634F6" w:rsidRPr="00AF6515">
        <w:instrText xml:space="preserve"> ADDIN EN.CITE </w:instrText>
      </w:r>
      <w:r w:rsidR="00F634F6" w:rsidRPr="00AF6515">
        <w:fldChar w:fldCharType="begin">
          <w:fldData xml:space="preserve">PEVuZE5vdGU+PENpdGU+PEF1dGhvcj5aaGFuZzwvQXV0aG9yPjxZZWFyPjIwMjA8L1llYXI+PFJl
Y051bT4yMTwvUmVjTnVtPjxEaXNwbGF5VGV4dD4oWmhhbmcgZXQgYWwuLCAyMDIwKTwvRGlzcGxh
eVRleHQ+PHJlY29yZD48cmVjLW51bWJlcj4yMTwvcmVjLW51bWJlcj48Zm9yZWlnbi1rZXlzPjxr
ZXkgYXBwPSJFTiIgZGItaWQ9Ind6NXAwOXh4anJzYTJhZWZzd3M1ZXJ4OXhlZHdkNTJ4d3hlMCIg
dGltZXN0YW1wPSIxNzA0NjQ2NDY2Ij4yMTwva2V5PjwvZm9yZWlnbi1rZXlzPjxyZWYtdHlwZSBu
YW1lPSJKb3VybmFsIEFydGljbGUiPjE3PC9yZWYtdHlwZT48Y29udHJpYnV0b3JzPjxhdXRob3Jz
PjxhdXRob3I+WmhhbmcsIEIuPC9hdXRob3I+PGF1dGhvcj5UYW5nLCBCLjwvYXV0aG9yPjxhdXRo
b3I+R2FvLCBKLjwvYXV0aG9yPjxhdXRob3I+TGksIEouPC9hdXRob3I+PGF1dGhvcj5Lb25nLCBM
LjwvYXV0aG9yPjxhdXRob3I+UWluLCBMLjwvYXV0aG9yPjwvYXV0aG9ycz48L2NvbnRyaWJ1dG9y
cz48YXV0aC1hZGRyZXNzPkRlcGFydG1lbnQgb2YgUGh5c2lvbG9neSwgU2Nob29sIG9mIExpZmUg
U2NpZW5jZSwgQ2hpbmEgTWVkaWNhbCBVbml2ZXJzaXR5LCBOby4gNzcgUHVoZSBSb2FkLCBTaGVu
eWFuZyBOb3J0aCBOZXcgQXJlYUxpYW9uaW5nIFByb3ZpbmNlLCBTaGVueWFuZywgMTEwMTIyLCBQ
ZW9wbGUmYXBvcztzIFJlcHVibGljIG9mIENoaW5hLiYjeEQ7RGVwYXJ0bWVudCBvZiBSYWRpb2xv
Z3ksIFNjaG9vbCBvZiBNZWRpY2luZSwgU2Vjb25kIEFmZmlsaWF0ZWQgSG9zcGl0YWwsIFpoZWpp
YW5nIFVuaXZlcnNpdHksIEhhbmd6aG91LCAzMTAwNTgsIENoaW5hLiYjeEQ7RGVwYXJ0bWVudCBv
ZiBSYWRpYXRpb24gT25jb2xvZ3ksIHRoZSBGaXJzdCBBZmZpbGlhdGVkIEhvc3BpdGFsIG9mIENo
aW5hIE1lZGljYWwgVW5pdmVyc2l0eSwgU2hlbnlhbmcsIENoaW5hLiYjeEQ7RGVwYXJ0bWVudCBv
ZiBPcnRob3BlZGljcywgVGhlIEZpcnN0IEFmZmlsaWF0ZWQgSG9zcGl0YWwgb2YgQ2hpbmEgTWVk
aWNhbCBVbml2ZXJzaXR5LCBTaGVueWFuZywgMTEwMDAxLCBMaWFvbmluZywgUGVvcGxlJmFwb3M7
cyBSZXB1YmxpYyBvZiBDaGluYS4mI3hEO0RlcGFydG1lbnQgb2YgR2VuZXJhbCBTdXJnZXJ5LCBT
aGVuZ2ppbmcgSG9zcGl0YWwgb2YgQ2hpbmEgTWVkaWNhbCBVbml2ZXJzaXR5LCBTaGVueWFuZywg
MTEwMDA0LCBDaGluYS4mI3hEO0RlcGFydG1lbnQgb2YgUGh5c2lvbG9neSwgU2Nob29sIG9mIExp
ZmUgU2NpZW5jZSwgQ2hpbmEgTWVkaWNhbCBVbml2ZXJzaXR5LCBOby4gNzcgUHVoZSBSb2FkLCBT
aGVueWFuZyBOb3J0aCBOZXcgQXJlYUxpYW9uaW5nIFByb3ZpbmNlLCBTaGVueWFuZywgMTEwMTIy
LCBQZW9wbGUmYXBvcztzIFJlcHVibGljIG9mIENoaW5hLiBxaW5saW5nbGluZ0B5YWhvby5jb20u
PC9hdXRoLWFkZHJlc3M+PHRpdGxlcz48dGl0bGU+QSBoeXBveGlhLXJlbGF0ZWQgc2lnbmF0dXJl
IGZvciBjbGluaWNhbGx5IHByZWRpY3RpbmcgZGlhZ25vc2lzLCBwcm9nbm9zaXMgYW5kIGltbXVu
ZSBtaWNyb2Vudmlyb25tZW50IG9mIGhlcGF0b2NlbGx1bGFyIGNhcmNpbm9tYSBwYXRpZW50czwv
dGl0bGU+PHNlY29uZGFyeS10aXRsZT5KIFRyYW5zbCBNZWQ8L3NlY29uZGFyeS10aXRsZT48L3Rp
dGxlcz48cGVyaW9kaWNhbD48ZnVsbC10aXRsZT5KIFRyYW5zbCBNZWQ8L2Z1bGwtdGl0bGU+PC9w
ZXJpb2RpY2FsPjxwYWdlcz4zNDI8L3BhZ2VzPjx2b2x1bWU+MTg8L3ZvbHVtZT48bnVtYmVyPjE8
L251bWJlcj48ZWRpdGlvbj4yMDIwMDkwNDwvZWRpdGlvbj48a2V5d29yZHM+PGtleXdvcmQ+Qmlv
bWFya2VycywgVHVtb3IvZ2VuZXRpY3M8L2tleXdvcmQ+PGtleXdvcmQ+KkNhcmNpbm9tYSwgSGVw
YXRvY2VsbHVsYXIvZGlhZ25vc2lzL2dlbmV0aWNzPC9rZXl3b3JkPjxrZXl3b3JkPkdlbmUgRXhw
cmVzc2lvbiBQcm9maWxpbmc8L2tleXdvcmQ+PGtleXdvcmQ+R2VuZSBFeHByZXNzaW9uIFJlZ3Vs
YXRpb24sIE5lb3BsYXN0aWM8L2tleXdvcmQ+PGtleXdvcmQ+SHVtYW5zPC9rZXl3b3JkPjxrZXl3
b3JkPkh5cG94aWEvZ2VuZXRpY3M8L2tleXdvcmQ+PGtleXdvcmQ+S2FwbGFuLU1laWVyIEVzdGlt
YXRlPC9rZXl3b3JkPjxrZXl3b3JkPipMaXZlciBOZW9wbGFzbXMvZGlhZ25vc2lzL2dlbmV0aWNz
PC9rZXl3b3JkPjxrZXl3b3JkPk5lb3BsYXNtIFJlY3VycmVuY2UsIExvY2FsL2dlbmV0aWNzPC9r
ZXl3b3JkPjxrZXl3b3JkPlByb2dub3Npczwva2V5d29yZD48a2V5d29yZD5UdW1vciBNaWNyb2Vu
dmlyb25tZW50PC9rZXl3b3JkPjxrZXl3b3JkPkRpYWdub3N0aWM8L2tleXdvcmQ+PGtleXdvcmQ+
SGVwYXRvY2VsbHVsYXIgY2FyY2lub21hPC9rZXl3b3JkPjxrZXl3b3JkPkh5cG94aWE8L2tleXdv
cmQ+PGtleXdvcmQ+SW1tdW5lIG1pY3JvZW52aXJvbm1lbnQ8L2tleXdvcmQ+PGtleXdvcmQ+UHJv
Z25vc3RpYzwva2V5d29yZD48L2tleXdvcmRzPjxkYXRlcz48eWVhcj4yMDIwPC95ZWFyPjxwdWIt
ZGF0ZXM+PGRhdGU+U2VwIDQ8L2RhdGU+PC9wdWItZGF0ZXM+PC9kYXRlcz48aXNibj4xNDc5LTU4
NzY8L2lzYm4+PGFjY2Vzc2lvbi1udW0+MzI4ODc2MzU8L2FjY2Vzc2lvbi1udW0+PHVybHM+PC91
cmxzPjxjdXN0b20xPlRoZSBhdXRob3JzIGRlY2xhcmUgdGhhdCB0aGV5IGhhdmUgbm8gY29tcGV0
aW5nIGludGVyZXN0cy48L2N1c3RvbTE+PGN1c3RvbTI+UE1DNzQ4NzQ5MjwvY3VzdG9tMj48ZWxl
Y3Ryb25pYy1yZXNvdXJjZS1udW0+MTAuMTE4Ni9zMTI5NjctMDIwLTAyNDkyLTk8L2VsZWN0cm9u
aWMtcmVzb3VyY2UtbnVtPjxyZW1vdGUtZGF0YWJhc2UtcHJvdmlkZXI+TkxNPC9yZW1vdGUtZGF0
YWJhc2UtcHJvdmlkZXI+PGxhbmd1YWdlPmVuZzwvbGFuZ3VhZ2U+PC9yZWNvcmQ+PC9DaXRlPjwv
RW5kTm90ZT4A
</w:fldData>
        </w:fldChar>
      </w:r>
      <w:r w:rsidR="00F634F6" w:rsidRPr="00AF6515">
        <w:instrText xml:space="preserve"> ADDIN EN.CITE.DATA </w:instrText>
      </w:r>
      <w:r w:rsidR="00F634F6" w:rsidRPr="00AF6515">
        <w:fldChar w:fldCharType="end"/>
      </w:r>
      <w:r w:rsidR="00F634F6" w:rsidRPr="00AF6515">
        <w:fldChar w:fldCharType="separate"/>
      </w:r>
      <w:r w:rsidR="00F634F6" w:rsidRPr="00AF6515">
        <w:t>(Zhang et al., 2020)</w:t>
      </w:r>
      <w:r w:rsidR="00F634F6" w:rsidRPr="00AF6515">
        <w:fldChar w:fldCharType="end"/>
      </w:r>
      <w:r w:rsidR="00F634F6">
        <w:t xml:space="preserve"> and</w:t>
      </w:r>
      <w:r w:rsidR="00F634F6" w:rsidRPr="00F634F6">
        <w:t xml:space="preserve"> </w:t>
      </w:r>
      <w:r w:rsidR="00F634F6">
        <w:t xml:space="preserve">Shao et al. </w:t>
      </w:r>
      <w:r w:rsidR="00F634F6" w:rsidRPr="00AF6515">
        <w:t xml:space="preserve"> </w:t>
      </w:r>
      <w:r w:rsidR="00F634F6">
        <w:fldChar w:fldCharType="begin"/>
      </w:r>
      <w:r w:rsidR="00F634F6">
        <w:instrText xml:space="preserve"> ADDIN EN.CITE &lt;EndNote&gt;&lt;Cite&gt;&lt;Author&gt;Shao&lt;/Author&gt;&lt;Year&gt;2021&lt;/Year&gt;&lt;RecNum&gt;23&lt;/RecNum&gt;&lt;DisplayText&gt;(Shao et al., 2021)&lt;/DisplayText&gt;&lt;record&gt;&lt;rec-number&gt;23&lt;/rec-number&gt;&lt;foreign-keys&gt;&lt;key app="EN" db-id="wz5p09xxjrsa2aefsws5erx9xedwd52xwxe0" timestamp="1704650624"&gt;23&lt;/key&gt;&lt;/foreign-keys&gt;&lt;ref-type name="Journal Article"&gt;17&lt;/ref-type&gt;&lt;contributors&gt;&lt;authors&gt;&lt;author&gt;Shao, Jun&lt;/author&gt;&lt;author&gt;Zhang, Boqing&lt;/author&gt;&lt;author&gt;Kuai, Lin&lt;/author&gt;&lt;author&gt;Li, Qingguo&lt;/author&gt;&lt;/authors&gt;&lt;/contributors&gt;&lt;titles&gt;&lt;title&gt;Integrated analysis of hypoxia-associated lncRNA signature to predict prognosis and immune microenvironment of lung adenocarcinoma patients&lt;/title&gt;&lt;secondary-title&gt;Bioengineered&lt;/secondary-title&gt;&lt;/titles&gt;&lt;periodical&gt;&lt;full-title&gt;Bioengineered&lt;/full-title&gt;&lt;/periodical&gt;&lt;pages&gt;6186-6200&lt;/pages&gt;&lt;volume&gt;12&lt;/volume&gt;&lt;number&gt;1&lt;/number&gt;&lt;dates&gt;&lt;year&gt;2021&lt;/year&gt;&lt;pub-dates&gt;&lt;date&gt;2021/01/01&lt;/date&gt;&lt;/pub-dates&gt;&lt;/dates&gt;&lt;publisher&gt;Taylor &amp;amp; Francis&lt;/publisher&gt;&lt;isbn&gt;2165-5979&lt;/isbn&gt;&lt;urls&gt;&lt;related-urls&gt;&lt;url&gt;https://doi.org/10.1080/21655979.2021.1973874&lt;/url&gt;&lt;/related-urls&gt;&lt;/urls&gt;&lt;electronic-resource-num&gt;10.1080/21655979.2021.1973874&lt;/electronic-resource-num&gt;&lt;/record&gt;&lt;/Cite&gt;&lt;/EndNote&gt;</w:instrText>
      </w:r>
      <w:r w:rsidR="00F634F6">
        <w:fldChar w:fldCharType="separate"/>
      </w:r>
      <w:r w:rsidR="00F634F6">
        <w:t>(Shao et al., 2021)</w:t>
      </w:r>
      <w:r w:rsidR="00F634F6">
        <w:fldChar w:fldCharType="end"/>
      </w:r>
      <w:r w:rsidR="00F634F6">
        <w:t xml:space="preserve"> who us</w:t>
      </w:r>
      <w:r w:rsidR="009353FD">
        <w:t>ed</w:t>
      </w:r>
      <w:r w:rsidR="00F634F6">
        <w:t xml:space="preserve"> data from molecular signatures database for </w:t>
      </w:r>
      <w:r w:rsidR="00F634F6" w:rsidRPr="00B920FE">
        <w:t>LUAD</w:t>
      </w:r>
      <w:r w:rsidR="00F634F6">
        <w:t>.</w:t>
      </w:r>
    </w:p>
    <w:p w14:paraId="1605C9BE" w14:textId="77777777" w:rsidR="00FC6E84" w:rsidRDefault="00FC6E84" w:rsidP="001C6EDE">
      <w:pPr>
        <w:pStyle w:val="ListParagraph"/>
        <w:ind w:left="0"/>
      </w:pPr>
    </w:p>
    <w:p w14:paraId="3BDEC1DA" w14:textId="48C311FB" w:rsidR="00FC6E84" w:rsidRDefault="00FC6E84" w:rsidP="00F818F8">
      <w:pPr>
        <w:pStyle w:val="ListParagraph"/>
        <w:spacing w:after="0"/>
        <w:ind w:left="0"/>
      </w:pPr>
      <w:r>
        <w:t xml:space="preserve">3.4 </w:t>
      </w:r>
      <w:r w:rsidR="006236EB" w:rsidRPr="006236EB">
        <w:t xml:space="preserve">Unsupervised </w:t>
      </w:r>
      <w:r w:rsidR="00F140D2">
        <w:t>H</w:t>
      </w:r>
      <w:r w:rsidR="006236EB" w:rsidRPr="006236EB">
        <w:t xml:space="preserve">ierarchical </w:t>
      </w:r>
      <w:r w:rsidR="00F140D2">
        <w:t>C</w:t>
      </w:r>
      <w:r w:rsidR="006236EB" w:rsidRPr="006236EB">
        <w:t>lustering</w:t>
      </w:r>
    </w:p>
    <w:p w14:paraId="330BF7A3" w14:textId="4CEFC7D5" w:rsidR="00F818F8" w:rsidRDefault="006236EB" w:rsidP="004B5CB0">
      <w:pPr>
        <w:pStyle w:val="ListParagraph"/>
        <w:spacing w:after="0"/>
        <w:ind w:left="0"/>
      </w:pPr>
      <w:r w:rsidRPr="006236EB">
        <w:t xml:space="preserve">Unsupervised hierarchical clustering is a </w:t>
      </w:r>
      <w:r>
        <w:t>clustering algorithm</w:t>
      </w:r>
      <w:r w:rsidRPr="006236EB">
        <w:t xml:space="preserve"> used to group data points based on their similarity without pre-labelled categories</w:t>
      </w:r>
      <w:r>
        <w:t>.</w:t>
      </w:r>
      <w:r w:rsidR="004B5CB0">
        <w:t xml:space="preserve"> </w:t>
      </w:r>
      <w:r w:rsidR="004B5CB0" w:rsidRPr="004B5CB0">
        <w:t xml:space="preserve">Brooks et al. </w:t>
      </w:r>
      <w:r w:rsidR="004B5CB0">
        <w:fldChar w:fldCharType="begin"/>
      </w:r>
      <w:r w:rsidR="004B5CB0">
        <w:instrText xml:space="preserve"> ADDIN EN.CITE &lt;EndNote&gt;&lt;Cite&gt;&lt;Author&gt;Brooks&lt;/Author&gt;&lt;Year&gt;2019&lt;/Year&gt;&lt;RecNum&gt;16&lt;/RecNum&gt;&lt;DisplayText&gt;(Brooks et al., 2019)&lt;/DisplayText&gt;&lt;record&gt;&lt;rec-number&gt;16&lt;/rec-number&gt;&lt;foreign-keys&gt;&lt;key app="EN" db-id="wz5p09xxjrsa2aefsws5erx9xedwd52xwxe0" timestamp="1704584589"&gt;16&lt;/key&gt;&lt;/foreign-keys&gt;&lt;ref-type name="Journal Article"&gt;17&lt;/ref-type&gt;&lt;contributors&gt;&lt;authors&gt;&lt;author&gt;Brooks, Jill M.&lt;/author&gt;&lt;author&gt;Menezes, Albert N.&lt;/author&gt;&lt;author&gt;Ibrahim, Maha&lt;/author&gt;&lt;author&gt;Archer, Lucinda&lt;/author&gt;&lt;author&gt;Lal, Neeraj&lt;/author&gt;&lt;author&gt;Bagnall, Christopher J.&lt;/author&gt;&lt;author&gt;von Zeidler, Sandra V.&lt;/author&gt;&lt;author&gt;Valentine, Helen R.&lt;/author&gt;&lt;author&gt;Spruce, Rachel J.&lt;/author&gt;&lt;author&gt;Batis, Nikolaos&lt;/author&gt;&lt;author&gt;Bryant, Jennifer L.&lt;/author&gt;&lt;author&gt;Hartley, Margaret&lt;/author&gt;&lt;author&gt;Kaul, Baksho&lt;/author&gt;&lt;author&gt;Ryan, Gordon B.&lt;/author&gt;&lt;author&gt;Bao, Riyue&lt;/author&gt;&lt;author&gt;Khattri, Arun&lt;/author&gt;&lt;author&gt;Lee, Steven P.&lt;/author&gt;&lt;author&gt;Ogbureke, Kalu U. E.&lt;/author&gt;&lt;author&gt;Middleton, Gary&lt;/author&gt;&lt;author&gt;Tennant, Daniel A.&lt;/author&gt;&lt;author&gt;Beggs, Andrew D.&lt;/author&gt;&lt;author&gt;Deeks, Jonathan&lt;/author&gt;&lt;author&gt;West, Catharine M. L.&lt;/author&gt;&lt;author&gt;Cazier, Jean-Baptiste&lt;/author&gt;&lt;author&gt;Willcox, Benjamin E.&lt;/author&gt;&lt;author&gt;Seiwert, Tanguy Y.&lt;/author&gt;&lt;author&gt;Mehanna, Hisham&lt;/author&gt;&lt;/authors&gt;&lt;/contributors&gt;&lt;titles&gt;&lt;title&gt;Development and Validation of a Combined Hypoxia and Immune Prognostic Classifier for Head and Neck Cancer&lt;/title&gt;&lt;secondary-title&gt;Clinical Cancer Research&lt;/secondary-title&gt;&lt;/titles&gt;&lt;periodical&gt;&lt;full-title&gt;Clinical Cancer Research&lt;/full-title&gt;&lt;/periodical&gt;&lt;pages&gt;5315-5328&lt;/pages&gt;&lt;volume&gt;25&lt;/volume&gt;&lt;number&gt;17&lt;/number&gt;&lt;dates&gt;&lt;year&gt;2019&lt;/year&gt;&lt;/dates&gt;&lt;isbn&gt;1078-0432&lt;/isbn&gt;&lt;urls&gt;&lt;related-urls&gt;&lt;url&gt;https://doi.org/10.1158/1078-0432.CCR-18-3314&lt;/url&gt;&lt;/related-urls&gt;&lt;/urls&gt;&lt;electronic-resource-num&gt;10.1158/1078-0432.CCR-18-3314&lt;/electronic-resource-num&gt;&lt;access-date&gt;1/6/2024&lt;/access-date&gt;&lt;/record&gt;&lt;/Cite&gt;&lt;/EndNote&gt;</w:instrText>
      </w:r>
      <w:r w:rsidR="004B5CB0">
        <w:fldChar w:fldCharType="separate"/>
      </w:r>
      <w:r w:rsidR="004B5CB0">
        <w:t>(Brooks et al., 2019)</w:t>
      </w:r>
      <w:r w:rsidR="004B5CB0">
        <w:fldChar w:fldCharType="end"/>
      </w:r>
      <w:r w:rsidR="004B5CB0" w:rsidRPr="004B5CB0">
        <w:t xml:space="preserve"> focused on developing a prognostic classifier for Head and Neck Cancer (HNC), employing hierarchical clustering to subgroup a 54-gene hypoxia-immune signature derived from literature, using Spearman distance and the Ward criterion.</w:t>
      </w:r>
    </w:p>
    <w:p w14:paraId="19FC373B" w14:textId="1D2E6612" w:rsidR="00F818F8" w:rsidRDefault="00F818F8" w:rsidP="00F818F8">
      <w:pPr>
        <w:pStyle w:val="ListParagraph"/>
        <w:spacing w:after="0"/>
        <w:ind w:left="0"/>
      </w:pPr>
    </w:p>
    <w:p w14:paraId="0D6CE822" w14:textId="57503067" w:rsidR="001C6EDE" w:rsidRPr="001C6EDE" w:rsidRDefault="00F818F8" w:rsidP="00F818F8">
      <w:pPr>
        <w:spacing w:after="0"/>
      </w:pPr>
      <w:r>
        <w:t xml:space="preserve">3.5 </w:t>
      </w:r>
      <w:r w:rsidRPr="00F818F8">
        <w:t>Random Survival Forest (RSF)</w:t>
      </w:r>
    </w:p>
    <w:p w14:paraId="1699BA71" w14:textId="023807CD" w:rsidR="00F818F8" w:rsidRPr="000D6B25" w:rsidRDefault="00F818F8" w:rsidP="004B5CB0">
      <w:pPr>
        <w:spacing w:after="0"/>
      </w:pPr>
      <w:r>
        <w:t xml:space="preserve">RSF is </w:t>
      </w:r>
      <w:r w:rsidRPr="00F818F8">
        <w:t xml:space="preserve">a an extension of the Random Forests algorithm </w:t>
      </w:r>
      <w:r>
        <w:t xml:space="preserve">that </w:t>
      </w:r>
      <w:r w:rsidRPr="000D6B25">
        <w:t>account</w:t>
      </w:r>
      <w:r w:rsidR="004B5CB0">
        <w:t>s</w:t>
      </w:r>
      <w:r w:rsidRPr="000D6B25">
        <w:t xml:space="preserve"> for interactions and non-linear relationships between variables.</w:t>
      </w:r>
      <w:r w:rsidR="004B5CB0">
        <w:t xml:space="preserve"> </w:t>
      </w:r>
      <w:r w:rsidR="004B5CB0" w:rsidRPr="004B5CB0">
        <w:t xml:space="preserve">Li et al. </w:t>
      </w:r>
      <w:r w:rsidR="004B5CB0">
        <w:fldChar w:fldCharType="begin">
          <w:fldData xml:space="preserve">PEVuZE5vdGU+PENpdGU+PEF1dGhvcj5MaTwvQXV0aG9yPjxZZWFyPjIwMjI8L1llYXI+PFJlY051
bT4xNzwvUmVjTnVtPjxEaXNwbGF5VGV4dD4oTGkgZXQgYWwuLCAyMDIyKTwvRGlzcGxheVRleHQ+
PHJlY29yZD48cmVjLW51bWJlcj4xNzwvcmVjLW51bWJlcj48Zm9yZWlnbi1rZXlzPjxrZXkgYXBw
PSJFTiIgZGItaWQ9Ind6NXAwOXh4anJzYTJhZWZzd3M1ZXJ4OXhlZHdkNTJ4d3hlMCIgdGltZXN0
YW1wPSIxNzA0NTkwMjk3Ij4xNzwva2V5PjwvZm9yZWlnbi1rZXlzPjxyZWYtdHlwZSBuYW1lPSJK
b3VybmFsIEFydGljbGUiPjE3PC9yZWYtdHlwZT48Y29udHJpYnV0b3JzPjxhdXRob3JzPjxhdXRo
b3I+TGksSmlhPC9hdXRob3I+PGF1dGhvcj5RaWFvLEhhbzwvYXV0aG9yPjxhdXRob3I+V3UsRmVp
PC9hdXRob3I+PGF1dGhvcj5TdW4sU2hpeXU8L2F1dGhvcj48YXV0aG9yPkZlbmcsQ29uZzwvYXV0
aG9yPjxhdXRob3I+TGksQ2hhb2ZhbjwvYXV0aG9yPjxhdXRob3I+WWFuLFdhbmp1bjwvYXV0aG9y
PjxhdXRob3I+THYsV2VpPC9hdXRob3I+PGF1dGhvcj5XdSxIdWl6aTwvYXV0aG9yPjxhdXRob3I+
TGl1LE1lbmdqaWU8L2F1dGhvcj48YXV0aG9yPkNoZW4sWGk8L2F1dGhvcj48YXV0aG9yPkxpdSxY
dWFuPC9hdXRob3I+PGF1dGhvcj5XYW5nLFdlaXdlaTwvYXV0aG9yPjxhdXRob3I+Q2FpLFlpZmFu
PC9hdXRob3I+PGF1dGhvcj5aaGFuZyxZdTwvYXV0aG9yPjxhdXRob3I+WmhvdSxaaGFuZ2ppYW48
L2F1dGhvcj48YXV0aG9yPlpoYW5nLFlpbmJpbjwvYXV0aG9yPjxhdXRob3I+WmhhbmcsU2h1cXVu
PC9hdXRob3I+PC9hdXRob3JzPjwvY29udHJpYnV0b3JzPjxhdXRoLWFkZHJlc3M+WmhhbmdqaWFu
IFpob3UsRGVwYXJ0bWVudCBvZiBPbmNvbG9neSwgVGhlIFNlY29uZCBBZmZpbGlhdGVkIEhvc3Bp
dGFsIG9mIFhp4oCZYW4gSmlhb3RvbmcgVW5pdmVyc2l0eSxDaGluYSxzaHVxdW5femhhbmcxOTcx
QDE2My5jb20mI3hEO1lpbmJpbiBaaGFuZyxEZXBhcnRtZW50IG9mIE9uY29sb2d5LCBUaGUgU2Vj
b25kIEFmZmlsaWF0ZWQgSG9zcGl0YWwgb2YgWGnigJlhbiBKaWFvdG9uZyBVbml2ZXJzaXR5LENo
aW5hLHNodXF1bl96aGFuZzE5NzFAMTYzLmNvbSYjeEQ7U2h1cXVuIFpoYW5nLERlcGFydG1lbnQg
b2YgT25jb2xvZ3ksIFRoZSBTZWNvbmQgQWZmaWxpYXRlZCBIb3NwaXRhbCBvZiBYaeKAmWFuIEpp
YW90b25nIFVuaXZlcnNpdHksQ2hpbmEsc2h1cXVuX3poYW5nMTk3MUAxNjMuY29tPC9hdXRoLWFk
ZHJlc3M+PHRpdGxlcz48dGl0bGU+QSBub3ZlbCBoeXBveGlhLSBhbmQgbGFjdGF0ZSBtZXRhYm9s
aXNtLXJlbGF0ZWQgc2lnbmF0dXJlIHRvIHByZWRpY3QgcHJvZ25vc2lzIGFuZCBpbW11bm90aGVy
YXB5IHJlc3BvbnNlcyBmb3IgYnJlYXN0IGNhbmNlciBieSBpbnRlZ3JhdGluZyBtYWNoaW5lIGxl
YXJuaW5nIGFuZCBiaW9pbmZvcm1hdGljIGFuYWx5c2VzPC90aXRsZT48c2Vjb25kYXJ5LXRpdGxl
PkZyb250aWVycyBpbiBJbW11bm9sb2d5PC9zZWNvbmRhcnktdGl0bGU+PHNob3J0LXRpdGxlPkh5
cG94aWEtIGFuZCBsYWN0YXRlIG1ldGFib2xpc20tcmVsYXRlZCBzaWduYXR1cmU8L3Nob3J0LXRp
dGxlPjwvdGl0bGVzPjxwZXJpb2RpY2FsPjxmdWxsLXRpdGxlPkZyb250aWVycyBpbiBJbW11bm9s
b2d5PC9mdWxsLXRpdGxlPjwvcGVyaW9kaWNhbD48dm9sdW1lPjEzPC92b2x1bWU+PGtleXdvcmRz
PjxrZXl3b3JkPmJyZWFzdCBjYW5jZXIsaHlwb3hpYSxsYWN0YXRlIG1ldGFib2xpc20sSW1tdW5v
dGhlcmFweSxJbW11bmUgbWljcm9lbnZpcm9ubWVudCAoSU1FKSxtYWNoaW5lIGxlYXJuaW5nLGJp
b2luZm9ybWF0aWNzPC9rZXl3b3JkPjwva2V5d29yZHM+PGRhdGVzPjx5ZWFyPjIwMjI8L3llYXI+
PHB1Yi1kYXRlcz48ZGF0ZT4yMDIyLU9jdG9iZXItMDc8L2RhdGU+PC9wdWItZGF0ZXM+PC9kYXRl
cz48aXNibj4xNjY0LTMyMjQ8L2lzYm4+PHdvcmstdHlwZT5PcmlnaW5hbCBSZXNlYXJjaDwvd29y
ay10eXBlPjx1cmxzPjxyZWxhdGVkLXVybHM+PHVybD5odHRwczovL3d3dy5mcm9udGllcnNpbi5v
cmcvYXJ0aWNsZXMvMTAuMzM4OS9maW1tdS4yMDIyLjk5ODE0MDwvdXJsPjwvcmVsYXRlZC11cmxz
PjwvdXJscz48ZWxlY3Ryb25pYy1yZXNvdXJjZS1udW0+MTAuMzM4OS9maW1tdS4yMDIyLjk5ODE0
MDwvZWxlY3Ryb25pYy1yZXNvdXJjZS1udW0+PGxhbmd1YWdlPkVuZ2xpc2g8L2xhbmd1YWdlPjwv
cmVjb3JkPjwvQ2l0ZT48L0VuZE5vdGU+AG==
</w:fldData>
        </w:fldChar>
      </w:r>
      <w:r w:rsidR="004B5CB0">
        <w:instrText xml:space="preserve"> ADDIN EN.CITE </w:instrText>
      </w:r>
      <w:r w:rsidR="004B5CB0">
        <w:fldChar w:fldCharType="begin">
          <w:fldData xml:space="preserve">PEVuZE5vdGU+PENpdGU+PEF1dGhvcj5MaTwvQXV0aG9yPjxZZWFyPjIwMjI8L1llYXI+PFJlY051
bT4xNzwvUmVjTnVtPjxEaXNwbGF5VGV4dD4oTGkgZXQgYWwuLCAyMDIyKTwvRGlzcGxheVRleHQ+
PHJlY29yZD48cmVjLW51bWJlcj4xNzwvcmVjLW51bWJlcj48Zm9yZWlnbi1rZXlzPjxrZXkgYXBw
PSJFTiIgZGItaWQ9Ind6NXAwOXh4anJzYTJhZWZzd3M1ZXJ4OXhlZHdkNTJ4d3hlMCIgdGltZXN0
YW1wPSIxNzA0NTkwMjk3Ij4xNzwva2V5PjwvZm9yZWlnbi1rZXlzPjxyZWYtdHlwZSBuYW1lPSJK
b3VybmFsIEFydGljbGUiPjE3PC9yZWYtdHlwZT48Y29udHJpYnV0b3JzPjxhdXRob3JzPjxhdXRo
b3I+TGksSmlhPC9hdXRob3I+PGF1dGhvcj5RaWFvLEhhbzwvYXV0aG9yPjxhdXRob3I+V3UsRmVp
PC9hdXRob3I+PGF1dGhvcj5TdW4sU2hpeXU8L2F1dGhvcj48YXV0aG9yPkZlbmcsQ29uZzwvYXV0
aG9yPjxhdXRob3I+TGksQ2hhb2ZhbjwvYXV0aG9yPjxhdXRob3I+WWFuLFdhbmp1bjwvYXV0aG9y
PjxhdXRob3I+THYsV2VpPC9hdXRob3I+PGF1dGhvcj5XdSxIdWl6aTwvYXV0aG9yPjxhdXRob3I+
TGl1LE1lbmdqaWU8L2F1dGhvcj48YXV0aG9yPkNoZW4sWGk8L2F1dGhvcj48YXV0aG9yPkxpdSxY
dWFuPC9hdXRob3I+PGF1dGhvcj5XYW5nLFdlaXdlaTwvYXV0aG9yPjxhdXRob3I+Q2FpLFlpZmFu
PC9hdXRob3I+PGF1dGhvcj5aaGFuZyxZdTwvYXV0aG9yPjxhdXRob3I+WmhvdSxaaGFuZ2ppYW48
L2F1dGhvcj48YXV0aG9yPlpoYW5nLFlpbmJpbjwvYXV0aG9yPjxhdXRob3I+WmhhbmcsU2h1cXVu
PC9hdXRob3I+PC9hdXRob3JzPjwvY29udHJpYnV0b3JzPjxhdXRoLWFkZHJlc3M+WmhhbmdqaWFu
IFpob3UsRGVwYXJ0bWVudCBvZiBPbmNvbG9neSwgVGhlIFNlY29uZCBBZmZpbGlhdGVkIEhvc3Bp
dGFsIG9mIFhp4oCZYW4gSmlhb3RvbmcgVW5pdmVyc2l0eSxDaGluYSxzaHVxdW5femhhbmcxOTcx
QDE2My5jb20mI3hEO1lpbmJpbiBaaGFuZyxEZXBhcnRtZW50IG9mIE9uY29sb2d5LCBUaGUgU2Vj
b25kIEFmZmlsaWF0ZWQgSG9zcGl0YWwgb2YgWGnigJlhbiBKaWFvdG9uZyBVbml2ZXJzaXR5LENo
aW5hLHNodXF1bl96aGFuZzE5NzFAMTYzLmNvbSYjeEQ7U2h1cXVuIFpoYW5nLERlcGFydG1lbnQg
b2YgT25jb2xvZ3ksIFRoZSBTZWNvbmQgQWZmaWxpYXRlZCBIb3NwaXRhbCBvZiBYaeKAmWFuIEpp
YW90b25nIFVuaXZlcnNpdHksQ2hpbmEsc2h1cXVuX3poYW5nMTk3MUAxNjMuY29tPC9hdXRoLWFk
ZHJlc3M+PHRpdGxlcz48dGl0bGU+QSBub3ZlbCBoeXBveGlhLSBhbmQgbGFjdGF0ZSBtZXRhYm9s
aXNtLXJlbGF0ZWQgc2lnbmF0dXJlIHRvIHByZWRpY3QgcHJvZ25vc2lzIGFuZCBpbW11bm90aGVy
YXB5IHJlc3BvbnNlcyBmb3IgYnJlYXN0IGNhbmNlciBieSBpbnRlZ3JhdGluZyBtYWNoaW5lIGxl
YXJuaW5nIGFuZCBiaW9pbmZvcm1hdGljIGFuYWx5c2VzPC90aXRsZT48c2Vjb25kYXJ5LXRpdGxl
PkZyb250aWVycyBpbiBJbW11bm9sb2d5PC9zZWNvbmRhcnktdGl0bGU+PHNob3J0LXRpdGxlPkh5
cG94aWEtIGFuZCBsYWN0YXRlIG1ldGFib2xpc20tcmVsYXRlZCBzaWduYXR1cmU8L3Nob3J0LXRp
dGxlPjwvdGl0bGVzPjxwZXJpb2RpY2FsPjxmdWxsLXRpdGxlPkZyb250aWVycyBpbiBJbW11bm9s
b2d5PC9mdWxsLXRpdGxlPjwvcGVyaW9kaWNhbD48dm9sdW1lPjEzPC92b2x1bWU+PGtleXdvcmRz
PjxrZXl3b3JkPmJyZWFzdCBjYW5jZXIsaHlwb3hpYSxsYWN0YXRlIG1ldGFib2xpc20sSW1tdW5v
dGhlcmFweSxJbW11bmUgbWljcm9lbnZpcm9ubWVudCAoSU1FKSxtYWNoaW5lIGxlYXJuaW5nLGJp
b2luZm9ybWF0aWNzPC9rZXl3b3JkPjwva2V5d29yZHM+PGRhdGVzPjx5ZWFyPjIwMjI8L3llYXI+
PHB1Yi1kYXRlcz48ZGF0ZT4yMDIyLU9jdG9iZXItMDc8L2RhdGU+PC9wdWItZGF0ZXM+PC9kYXRl
cz48aXNibj4xNjY0LTMyMjQ8L2lzYm4+PHdvcmstdHlwZT5PcmlnaW5hbCBSZXNlYXJjaDwvd29y
ay10eXBlPjx1cmxzPjxyZWxhdGVkLXVybHM+PHVybD5odHRwczovL3d3dy5mcm9udGllcnNpbi5v
cmcvYXJ0aWNsZXMvMTAuMzM4OS9maW1tdS4yMDIyLjk5ODE0MDwvdXJsPjwvcmVsYXRlZC11cmxz
PjwvdXJscz48ZWxlY3Ryb25pYy1yZXNvdXJjZS1udW0+MTAuMzM4OS9maW1tdS4yMDIyLjk5ODE0
MDwvZWxlY3Ryb25pYy1yZXNvdXJjZS1udW0+PGxhbmd1YWdlPkVuZ2xpc2g8L2xhbmd1YWdlPjwv
cmVjb3JkPjwvQ2l0ZT48L0VuZE5vdGU+AG==
</w:fldData>
        </w:fldChar>
      </w:r>
      <w:r w:rsidR="004B5CB0">
        <w:instrText xml:space="preserve"> ADDIN EN.CITE.DATA </w:instrText>
      </w:r>
      <w:r w:rsidR="004B5CB0">
        <w:fldChar w:fldCharType="end"/>
      </w:r>
      <w:r w:rsidR="004B5CB0">
        <w:fldChar w:fldCharType="separate"/>
      </w:r>
      <w:r w:rsidR="004B5CB0">
        <w:t>(Li et al., 2022)</w:t>
      </w:r>
      <w:r w:rsidR="004B5CB0">
        <w:fldChar w:fldCharType="end"/>
      </w:r>
      <w:r w:rsidR="004B5CB0" w:rsidRPr="004B5CB0">
        <w:t xml:space="preserve"> applied RSF to identify the most relevant DEGs for breast cancer prognosis from univariate Cox regression, focusing on Hypoxia- and Lactate Metabolism-Related Signatures.</w:t>
      </w:r>
    </w:p>
    <w:p w14:paraId="7364EFB7" w14:textId="77777777" w:rsidR="00F140D2" w:rsidRPr="000D6B25" w:rsidRDefault="00F140D2" w:rsidP="00F140D2">
      <w:pPr>
        <w:spacing w:after="0"/>
      </w:pPr>
    </w:p>
    <w:p w14:paraId="3FB839CF" w14:textId="372D482C" w:rsidR="00105879" w:rsidRDefault="00F140D2" w:rsidP="00616201">
      <w:pPr>
        <w:spacing w:after="0"/>
      </w:pPr>
      <w:r>
        <w:t>3.6</w:t>
      </w:r>
      <w:r w:rsidRPr="00F140D2">
        <w:t xml:space="preserve"> </w:t>
      </w:r>
      <w:r w:rsidR="00B50196">
        <w:t>LASSO Cox Regression</w:t>
      </w:r>
    </w:p>
    <w:p w14:paraId="3B769119" w14:textId="247B1213" w:rsidR="00E16367" w:rsidRDefault="004B5CB0" w:rsidP="0099248C">
      <w:pPr>
        <w:spacing w:after="0"/>
      </w:pPr>
      <w:r w:rsidRPr="004B5CB0">
        <w:t xml:space="preserve">LASSO Cox regression combines LASSO penalties with Cox proportional hazards models, suitable for predicting survival times </w:t>
      </w:r>
      <w:r w:rsidR="00616201" w:rsidRPr="000D6B25">
        <w:t>in medical research.</w:t>
      </w:r>
      <w:r w:rsidR="0099248C">
        <w:t xml:space="preserve"> </w:t>
      </w:r>
      <w:r w:rsidR="00E16367" w:rsidRPr="00E16367">
        <w:t xml:space="preserve">Shi et al. </w:t>
      </w:r>
      <w:r w:rsidR="00E16367" w:rsidRPr="00B35C7C">
        <w:fldChar w:fldCharType="begin"/>
      </w:r>
      <w:r w:rsidR="00E16367" w:rsidRPr="00B35C7C">
        <w:instrText xml:space="preserve"> ADDIN EN.CITE &lt;EndNote&gt;&lt;Cite&gt;&lt;Author&gt;Shi&lt;/Author&gt;&lt;Year&gt;2021&lt;/Year&gt;&lt;RecNum&gt;22&lt;/RecNum&gt;&lt;DisplayText&gt;(Shi et al., 2021)&lt;/DisplayText&gt;&lt;record&gt;&lt;rec-number&gt;22&lt;/rec-number&gt;&lt;foreign-keys&gt;&lt;key app="EN" db-id="wz5p09xxjrsa2aefsws5erx9xedwd52xwxe0" timestamp="1704650230"&gt;22&lt;/key&gt;&lt;/foreign-keys&gt;&lt;ref-type name="Journal Article"&gt;17&lt;/ref-type&gt;&lt;contributors&gt;&lt;authors&gt;&lt;author&gt;Shi, Run&lt;/author&gt;&lt;author&gt;Bao, Xuanwen&lt;/author&gt;&lt;author&gt;Unger, Kristian&lt;/author&gt;&lt;author&gt;Sun, Jing&lt;/author&gt;&lt;author&gt;Lu, Shun&lt;/author&gt;&lt;author&gt;Manapov, Farkhad&lt;/author&gt;&lt;author&gt;Wang, Xuanbin&lt;/author&gt;&lt;author&gt;Belka, Claus&lt;/author&gt;&lt;author&gt;Li, Minglun&lt;/author&gt;&lt;/authors&gt;&lt;/contributors&gt;&lt;titles&gt;&lt;title&gt;Identification and validation of hypoxia-derived gene signatures to predict clinical outcomes and therapeutic responses in stage I lung adenocarcinoma patients&lt;/title&gt;&lt;secondary-title&gt;Theranostics&lt;/secondary-title&gt;&lt;/titles&gt;&lt;periodical&gt;&lt;full-title&gt;Theranostics&lt;/full-title&gt;&lt;/periodical&gt;&lt;pages&gt;5061-5076&lt;/pages&gt;&lt;volume&gt;11&lt;/volume&gt;&lt;number&gt;10&lt;/number&gt;&lt;dates&gt;&lt;year&gt;2021&lt;/year&gt;&lt;/dates&gt;&lt;publisher&gt;Ivyspring International Publisher&lt;/publisher&gt;&lt;isbn&gt;1838-7640&lt;/isbn&gt;&lt;work-type&gt;Research Paper&lt;/work-type&gt;&lt;urls&gt;&lt;related-urls&gt;&lt;url&gt;https://www.thno.org/v11p5061.htm&lt;/url&gt;&lt;/related-urls&gt;&lt;/urls&gt;&lt;electronic-resource-num&gt;10.7150/thno.56202&lt;/electronic-resource-num&gt;&lt;/record&gt;&lt;/Cite&gt;&lt;/EndNote&gt;</w:instrText>
      </w:r>
      <w:r w:rsidR="00E16367" w:rsidRPr="00B35C7C">
        <w:fldChar w:fldCharType="separate"/>
      </w:r>
      <w:r w:rsidR="00E16367" w:rsidRPr="00B35C7C">
        <w:t>(Shi et al., 2021)</w:t>
      </w:r>
      <w:r w:rsidR="00E16367" w:rsidRPr="00B35C7C">
        <w:fldChar w:fldCharType="end"/>
      </w:r>
      <w:r w:rsidR="00E16367" w:rsidRPr="00E16367">
        <w:t xml:space="preserve"> identified 10 HSs for stage I lung adenocarcinoma, applying LASSO Cox regression to 199 candidate genes</w:t>
      </w:r>
      <w:r w:rsidR="00E16367">
        <w:t xml:space="preserve"> from</w:t>
      </w:r>
      <w:r w:rsidR="00E16367" w:rsidRPr="00E16367">
        <w:t xml:space="preserve"> the </w:t>
      </w:r>
      <w:r w:rsidR="00E16367">
        <w:t>w</w:t>
      </w:r>
      <w:r w:rsidR="00E16367" w:rsidRPr="00E16367">
        <w:t>eighted gene co-expression network analysis</w:t>
      </w:r>
      <w:r w:rsidR="00E16367">
        <w:t xml:space="preserve"> (WGCNA)</w:t>
      </w:r>
      <w:r w:rsidR="00E16367" w:rsidRPr="00E16367">
        <w:t xml:space="preserve">. Zhang et al. </w:t>
      </w:r>
      <w:r w:rsidR="00E16367">
        <w:fldChar w:fldCharType="begin">
          <w:fldData xml:space="preserve">PEVuZE5vdGU+PENpdGU+PEF1dGhvcj5aaGFuZzwvQXV0aG9yPjxZZWFyPjIwMjE8L1llYXI+PFJl
Y051bT4yNDwvUmVjTnVtPjxEaXNwbGF5VGV4dD4oWmhhbmcgZXQgYWwuLCAyMDIxKTwvRGlzcGxh
eVRleHQ+PHJlY29yZD48cmVjLW51bWJlcj4yNDwvcmVjLW51bWJlcj48Zm9yZWlnbi1rZXlzPjxr
ZXkgYXBwPSJFTiIgZGItaWQ9Ind6NXAwOXh4anJzYTJhZWZzd3M1ZXJ4OXhlZHdkNTJ4d3hlMCIg
dGltZXN0YW1wPSIxNzA0NjUxMzQ2Ij4yNDwva2V5PjwvZm9yZWlnbi1rZXlzPjxyZWYtdHlwZSBu
YW1lPSJKb3VybmFsIEFydGljbGUiPjE3PC9yZWYtdHlwZT48Y29udHJpYnV0b3JzPjxhdXRob3Jz
PjxhdXRob3I+WmhhbmcsIFEuPC9hdXRob3I+PGF1dGhvcj5RaWFvLCBMLjwvYXV0aG9yPjxhdXRo
b3I+TGlhbywgSi48L2F1dGhvcj48YXV0aG9yPkxpdSwgUS48L2F1dGhvcj48YXV0aG9yPkxpdSwg
UC48L2F1dGhvcj48YXV0aG9yPkxpdSwgTC48L2F1dGhvcj48L2F1dGhvcnM+PC9jb250cmlidXRv
cnM+PGF1dGgtYWRkcmVzcz5EZXBhcnRtZW50IG9mIEhlcGF0b2JpbGlhcnkgYW5kIFBhbmNyZWFz
IFN1cmdlcnksIFRoZSBTZWNvbmQgQ2xpbmljYWwgTWVkaWNhbCBDb2xsZWdlLCBKaW5hbiBVbml2
ZXJzaXR5IChTaGVuemhlbiBQZW9wbGUmYXBvcztzIEhvc3BpdGFsKSwgU2hlbnpoZW4sIEd1YW5n
ZG9uZywgQ2hpbmEuJiN4RDtJbnRlZ3JhdGVkIENoaW5lc2UgYW5kIFdlc3Rlcm4gTWVkaWNpbmUg
UG9zdGRvY3RvcmFsIFJlc2VhcmNoIFN0YXRpb24sIEppbmFuIFVuaXZlcnNpdHksIEd1YW5nemhv
dSwgQ2hpbmEuJiN4RDtEZXBhcnRtZW50IG9mIEdhc3Ryb2VudGVyb2xvZ3ksIFdlc3QgQ2hpbmEg
U2Nob29sIG9mIFB1YmxpYyBIZWFsdGggYW5kIFdlc3QgQ2hpbmEgRm91cnRoIEhvc3BpdGFsLCBT
aWNodWFuIFVuaXZlcnNpdHksIENoZW5nZHUsIENoaW5hLiYjeEQ7RGVwYXJ0bWVudCBvZiBHYXN0
cm9lbnRlcm9sb2d5IGFuZCBIZXBhdG9sb2d5LCBFcmFzbXVzIE1DLVVuaXZlcnNpdHkgTWVkaWNh
bCBDZW50ZXIsIFJvdHRlcmRhbSwgTlksIFVTQS4mI3hEO0RlcGFydG1lbnQgb2YgSGVwYXRvYmls
aWFyeSBhbmQgUGFuY3JlYXMgU3VyZ2VyeSwgdGhlIEZpcnN0IEFmZmlsaWF0ZWQgSG9zcGl0YWws
IFNvdXRoZXJuIFVuaXZlcnNpdHkgb2YgU2NpZW5jZSBhbmQgVGVjaG5vbG9neSwgU2hlbnpoZW4s
IEd1YW5nZG9uZywgQ2hpbmEuPC9hdXRoLWFkZHJlc3M+PHRpdGxlcz48dGl0bGU+QSBub3ZlbCBo
eXBveGlhIGdlbmUgc2lnbmF0dXJlIGluZGljYXRlcyBwcm9nbm9zaXMgYW5kIGltbXVuZSBtaWNy
b2Vudmlyb25tZW50cyBjaGFyYWN0ZXJzIGluIHBhdGllbnRzIHdpdGggaGVwYXRvY2VsbHVsYXIg
Y2FyY2lub21hPC90aXRsZT48c2Vjb25kYXJ5LXRpdGxlPkogQ2VsbCBNb2wgTWVkPC9zZWNvbmRh
cnktdGl0bGU+PC90aXRsZXM+PHBlcmlvZGljYWw+PGZ1bGwtdGl0bGU+SiBDZWxsIE1vbCBNZWQ8
L2Z1bGwtdGl0bGU+PC9wZXJpb2RpY2FsPjxwYWdlcz4zNzcyLTM3ODQ8L3BhZ2VzPjx2b2x1bWU+
MjU8L3ZvbHVtZT48bnVtYmVyPjg8L251bWJlcj48ZWRpdGlvbj4yMDIxMDIyMjwvZWRpdGlvbj48
a2V5d29yZHM+PGtleXdvcmQ+QmlvbWFya2VycywgVHVtb3IvKmdlbmV0aWNzPC9rZXl3b3JkPjxr
ZXl3b3JkPkNhcmNpbm9tYSwgSGVwYXRvY2VsbHVsYXIvZ2VuZXRpY3MvaW1tdW5vbG9neS8qcGF0
aG9sb2d5PC9rZXl3b3JkPjxrZXl3b3JkPkdlbmUgRXhwcmVzc2lvbiBQcm9maWxpbmc8L2tleXdv
cmQ+PGtleXdvcmQ+KkdlbmUgRXhwcmVzc2lvbiBSZWd1bGF0aW9uLCBOZW9wbGFzdGljPC9rZXl3
b3JkPjxrZXl3b3JkPkh1bWFuczwva2V5d29yZD48a2V5d29yZD5IeXBveGlhLypwaHlzaW9wYXRo
b2xvZ3k8L2tleXdvcmQ+PGtleXdvcmQ+TGl2ZXIgTmVvcGxhc21zL2dlbmV0aWNzL2ltbXVub2xv
Z3kvKnBhdGhvbG9neTwva2V5d29yZD48a2V5d29yZD5Qcm9nbm9zaXM8L2tleXdvcmQ+PGtleXdv
cmQ+KlRyYW5zY3JpcHRvbWU8L2tleXdvcmQ+PGtleXdvcmQ+VHVtb3IgTWljcm9lbnZpcm9ubWVu
dC8qaW1tdW5vbG9neTwva2V5d29yZD48a2V5d29yZD5IY2M8L2tleXdvcmQ+PGtleXdvcmQ+Z2Vu
ZSBzaWduYXR1cmU8L2tleXdvcmQ+PGtleXdvcmQ+aHlwb3hpYTwva2V5d29yZD48a2V5d29yZD5t
aWNyb2Vudmlyb25tZW50PC9rZXl3b3JkPjwva2V5d29yZHM+PGRhdGVzPjx5ZWFyPjIwMjE8L3ll
YXI+PHB1Yi1kYXRlcz48ZGF0ZT5BcHI8L2RhdGU+PC9wdWItZGF0ZXM+PC9kYXRlcz48aXNibj4x
NTgyLTE4MzggKFByaW50KSYjeEQ7MTU4Mi0xODM4PC9pc2JuPjxhY2Nlc3Npb24tbnVtPjMzNjE2
Mjc2PC9hY2Nlc3Npb24tbnVtPjx1cmxzPjwvdXJscz48Y3VzdG9tMT5UaGUgYXV0aG9ycyBkZWNs
YXJlIG5vIHBvdGVudGlhbCBjb25mbGljdHMgb2YgaW50ZXJlc3QuPC9jdXN0b20xPjxjdXN0b20y
PlBNQzgwNTE3MjY8L2N1c3RvbTI+PGVsZWN0cm9uaWMtcmVzb3VyY2UtbnVtPjEwLjExMTEvamNt
bS4xNjI0OTwvZWxlY3Ryb25pYy1yZXNvdXJjZS1udW0+PHJlbW90ZS1kYXRhYmFzZS1wcm92aWRl
cj5OTE08L3JlbW90ZS1kYXRhYmFzZS1wcm92aWRlcj48bGFuZ3VhZ2U+ZW5nPC9sYW5ndWFnZT48
L3JlY29yZD48L0NpdGU+PC9FbmROb3RlPgB=
</w:fldData>
        </w:fldChar>
      </w:r>
      <w:r w:rsidR="00E16367">
        <w:instrText xml:space="preserve"> ADDIN EN.CITE </w:instrText>
      </w:r>
      <w:r w:rsidR="00E16367">
        <w:fldChar w:fldCharType="begin">
          <w:fldData xml:space="preserve">PEVuZE5vdGU+PENpdGU+PEF1dGhvcj5aaGFuZzwvQXV0aG9yPjxZZWFyPjIwMjE8L1llYXI+PFJl
Y051bT4yNDwvUmVjTnVtPjxEaXNwbGF5VGV4dD4oWmhhbmcgZXQgYWwuLCAyMDIxKTwvRGlzcGxh
eVRleHQ+PHJlY29yZD48cmVjLW51bWJlcj4yNDwvcmVjLW51bWJlcj48Zm9yZWlnbi1rZXlzPjxr
ZXkgYXBwPSJFTiIgZGItaWQ9Ind6NXAwOXh4anJzYTJhZWZzd3M1ZXJ4OXhlZHdkNTJ4d3hlMCIg
dGltZXN0YW1wPSIxNzA0NjUxMzQ2Ij4yNDwva2V5PjwvZm9yZWlnbi1rZXlzPjxyZWYtdHlwZSBu
YW1lPSJKb3VybmFsIEFydGljbGUiPjE3PC9yZWYtdHlwZT48Y29udHJpYnV0b3JzPjxhdXRob3Jz
PjxhdXRob3I+WmhhbmcsIFEuPC9hdXRob3I+PGF1dGhvcj5RaWFvLCBMLjwvYXV0aG9yPjxhdXRo
b3I+TGlhbywgSi48L2F1dGhvcj48YXV0aG9yPkxpdSwgUS48L2F1dGhvcj48YXV0aG9yPkxpdSwg
UC48L2F1dGhvcj48YXV0aG9yPkxpdSwgTC48L2F1dGhvcj48L2F1dGhvcnM+PC9jb250cmlidXRv
cnM+PGF1dGgtYWRkcmVzcz5EZXBhcnRtZW50IG9mIEhlcGF0b2JpbGlhcnkgYW5kIFBhbmNyZWFz
IFN1cmdlcnksIFRoZSBTZWNvbmQgQ2xpbmljYWwgTWVkaWNhbCBDb2xsZWdlLCBKaW5hbiBVbml2
ZXJzaXR5IChTaGVuemhlbiBQZW9wbGUmYXBvcztzIEhvc3BpdGFsKSwgU2hlbnpoZW4sIEd1YW5n
ZG9uZywgQ2hpbmEuJiN4RDtJbnRlZ3JhdGVkIENoaW5lc2UgYW5kIFdlc3Rlcm4gTWVkaWNpbmUg
UG9zdGRvY3RvcmFsIFJlc2VhcmNoIFN0YXRpb24sIEppbmFuIFVuaXZlcnNpdHksIEd1YW5nemhv
dSwgQ2hpbmEuJiN4RDtEZXBhcnRtZW50IG9mIEdhc3Ryb2VudGVyb2xvZ3ksIFdlc3QgQ2hpbmEg
U2Nob29sIG9mIFB1YmxpYyBIZWFsdGggYW5kIFdlc3QgQ2hpbmEgRm91cnRoIEhvc3BpdGFsLCBT
aWNodWFuIFVuaXZlcnNpdHksIENoZW5nZHUsIENoaW5hLiYjeEQ7RGVwYXJ0bWVudCBvZiBHYXN0
cm9lbnRlcm9sb2d5IGFuZCBIZXBhdG9sb2d5LCBFcmFzbXVzIE1DLVVuaXZlcnNpdHkgTWVkaWNh
bCBDZW50ZXIsIFJvdHRlcmRhbSwgTlksIFVTQS4mI3hEO0RlcGFydG1lbnQgb2YgSGVwYXRvYmls
aWFyeSBhbmQgUGFuY3JlYXMgU3VyZ2VyeSwgdGhlIEZpcnN0IEFmZmlsaWF0ZWQgSG9zcGl0YWws
IFNvdXRoZXJuIFVuaXZlcnNpdHkgb2YgU2NpZW5jZSBhbmQgVGVjaG5vbG9neSwgU2hlbnpoZW4s
IEd1YW5nZG9uZywgQ2hpbmEuPC9hdXRoLWFkZHJlc3M+PHRpdGxlcz48dGl0bGU+QSBub3ZlbCBo
eXBveGlhIGdlbmUgc2lnbmF0dXJlIGluZGljYXRlcyBwcm9nbm9zaXMgYW5kIGltbXVuZSBtaWNy
b2Vudmlyb25tZW50cyBjaGFyYWN0ZXJzIGluIHBhdGllbnRzIHdpdGggaGVwYXRvY2VsbHVsYXIg
Y2FyY2lub21hPC90aXRsZT48c2Vjb25kYXJ5LXRpdGxlPkogQ2VsbCBNb2wgTWVkPC9zZWNvbmRh
cnktdGl0bGU+PC90aXRsZXM+PHBlcmlvZGljYWw+PGZ1bGwtdGl0bGU+SiBDZWxsIE1vbCBNZWQ8
L2Z1bGwtdGl0bGU+PC9wZXJpb2RpY2FsPjxwYWdlcz4zNzcyLTM3ODQ8L3BhZ2VzPjx2b2x1bWU+
MjU8L3ZvbHVtZT48bnVtYmVyPjg8L251bWJlcj48ZWRpdGlvbj4yMDIxMDIyMjwvZWRpdGlvbj48
a2V5d29yZHM+PGtleXdvcmQ+QmlvbWFya2VycywgVHVtb3IvKmdlbmV0aWNzPC9rZXl3b3JkPjxr
ZXl3b3JkPkNhcmNpbm9tYSwgSGVwYXRvY2VsbHVsYXIvZ2VuZXRpY3MvaW1tdW5vbG9neS8qcGF0
aG9sb2d5PC9rZXl3b3JkPjxrZXl3b3JkPkdlbmUgRXhwcmVzc2lvbiBQcm9maWxpbmc8L2tleXdv
cmQ+PGtleXdvcmQ+KkdlbmUgRXhwcmVzc2lvbiBSZWd1bGF0aW9uLCBOZW9wbGFzdGljPC9rZXl3
b3JkPjxrZXl3b3JkPkh1bWFuczwva2V5d29yZD48a2V5d29yZD5IeXBveGlhLypwaHlzaW9wYXRo
b2xvZ3k8L2tleXdvcmQ+PGtleXdvcmQ+TGl2ZXIgTmVvcGxhc21zL2dlbmV0aWNzL2ltbXVub2xv
Z3kvKnBhdGhvbG9neTwva2V5d29yZD48a2V5d29yZD5Qcm9nbm9zaXM8L2tleXdvcmQ+PGtleXdv
cmQ+KlRyYW5zY3JpcHRvbWU8L2tleXdvcmQ+PGtleXdvcmQ+VHVtb3IgTWljcm9lbnZpcm9ubWVu
dC8qaW1tdW5vbG9neTwva2V5d29yZD48a2V5d29yZD5IY2M8L2tleXdvcmQ+PGtleXdvcmQ+Z2Vu
ZSBzaWduYXR1cmU8L2tleXdvcmQ+PGtleXdvcmQ+aHlwb3hpYTwva2V5d29yZD48a2V5d29yZD5t
aWNyb2Vudmlyb25tZW50PC9rZXl3b3JkPjwva2V5d29yZHM+PGRhdGVzPjx5ZWFyPjIwMjE8L3ll
YXI+PHB1Yi1kYXRlcz48ZGF0ZT5BcHI8L2RhdGU+PC9wdWItZGF0ZXM+PC9kYXRlcz48aXNibj4x
NTgyLTE4MzggKFByaW50KSYjeEQ7MTU4Mi0xODM4PC9pc2JuPjxhY2Nlc3Npb24tbnVtPjMzNjE2
Mjc2PC9hY2Nlc3Npb24tbnVtPjx1cmxzPjwvdXJscz48Y3VzdG9tMT5UaGUgYXV0aG9ycyBkZWNs
YXJlIG5vIHBvdGVudGlhbCBjb25mbGljdHMgb2YgaW50ZXJlc3QuPC9jdXN0b20xPjxjdXN0b20y
PlBNQzgwNTE3MjY8L2N1c3RvbTI+PGVsZWN0cm9uaWMtcmVzb3VyY2UtbnVtPjEwLjExMTEvamNt
bS4xNjI0OTwvZWxlY3Ryb25pYy1yZXNvdXJjZS1udW0+PHJlbW90ZS1kYXRhYmFzZS1wcm92aWRl
cj5OTE08L3JlbW90ZS1kYXRhYmFzZS1wcm92aWRlcj48bGFuZ3VhZ2U+ZW5nPC9sYW5ndWFnZT48
L3JlY29yZD48L0NpdGU+PC9FbmROb3RlPgB=
</w:fldData>
        </w:fldChar>
      </w:r>
      <w:r w:rsidR="00E16367">
        <w:instrText xml:space="preserve"> ADDIN EN.CITE.DATA </w:instrText>
      </w:r>
      <w:r w:rsidR="00E16367">
        <w:fldChar w:fldCharType="end"/>
      </w:r>
      <w:r w:rsidR="00E16367">
        <w:fldChar w:fldCharType="separate"/>
      </w:r>
      <w:r w:rsidR="00E16367">
        <w:t>(Zhang et al., 2021)</w:t>
      </w:r>
      <w:r w:rsidR="00E16367">
        <w:fldChar w:fldCharType="end"/>
      </w:r>
      <w:r w:rsidR="00E16367" w:rsidRPr="00E16367">
        <w:t xml:space="preserve"> proposed a HS for hepatocellular carcinoma using LASSO Cox regression on TNM staging and hypoxia scores</w:t>
      </w:r>
      <w:r w:rsidR="00E16367">
        <w:t xml:space="preserve">, which includes </w:t>
      </w:r>
      <w:r w:rsidR="00E16367" w:rsidRPr="009A64FB">
        <w:t>HSs</w:t>
      </w:r>
      <w:r w:rsidR="00E16367" w:rsidRPr="00E16367">
        <w:t>.</w:t>
      </w:r>
      <w:r w:rsidR="0099248C">
        <w:t xml:space="preserve"> </w:t>
      </w:r>
      <w:r w:rsidR="00E16367" w:rsidRPr="0099248C">
        <w:t xml:space="preserve">Chen et al. </w:t>
      </w:r>
      <w:r w:rsidR="00E16367" w:rsidRPr="009A64FB">
        <w:fldChar w:fldCharType="begin">
          <w:fldData xml:space="preserve">PEVuZE5vdGU+PENpdGU+PEF1dGhvcj5DaGVuPC9BdXRob3I+PFllYXI+MjAyMTwvWWVhcj48UmVj
TnVtPjI3PC9SZWNOdW0+PERpc3BsYXlUZXh0PihDaGVuIGV0IGFsLiwgMjAyMSk8L0Rpc3BsYXlU
ZXh0PjxyZWNvcmQ+PHJlYy1udW1iZXI+Mjc8L3JlYy1udW1iZXI+PGZvcmVpZ24ta2V5cz48a2V5
IGFwcD0iRU4iIGRiLWlkPSJ3ejVwMDl4eGpyc2EyYWVmc3dzNWVyeDl4ZWR3ZDUyeHd4ZTAiIHRp
bWVzdGFtcD0iMTcwNDY1ODgyOSI+Mjc8L2tleT48L2ZvcmVpZ24ta2V5cz48cmVmLXR5cGUgbmFt
ZT0iSm91cm5hbCBBcnRpY2xlIj4xNzwvcmVmLXR5cGU+PGNvbnRyaWJ1dG9ycz48YXV0aG9ycz48
YXV0aG9yPkNoZW4sIEQuPC9hdXRob3I+PGF1dGhvcj5IdWFuZywgSC48L2F1dGhvcj48YXV0aG9y
PlphbmcsIEwuPC9hdXRob3I+PGF1dGhvcj5HYW8sIFcuPC9hdXRob3I+PGF1dGhvcj5aaHUsIEgu
PC9hdXRob3I+PGF1dGhvcj5ZdSwgWC48L2F1dGhvcj48L2F1dGhvcnM+PC9jb250cmlidXRvcnM+
PGF1dGgtYWRkcmVzcz5EZXBhcnRtZW50IG9mIEhlcGF0b3BhbmNyZWF0b2JpbGlhcnkgU3VyZ2Vy
eSwgVGhlIFRoaXJkIFhpYW5neWEgSG9zcGl0YWwsIENlbnRyYWwgU291dGggVW5pdmVyc2l0eSwg
Q2hhbmdzaGEsIENoaW5hLjwvYXV0aC1hZGRyZXNzPjx0aXRsZXM+PHRpdGxlPkRldmVsb3BtZW50
IGFuZCBWZXJpZmljYXRpb24gb2YgdGhlIEh5cG94aWEtIGFuZCBJbW11bmUtQXNzb2NpYXRlZCBQ
cm9nbm9zdGljIFNpZ25hdHVyZSBmb3IgUGFuY3JlYXRpYyBEdWN0YWwgQWRlbm9jYXJjaW5vbWE8
L3RpdGxlPjxzZWNvbmRhcnktdGl0bGU+RnJvbnQgSW1tdW5vbDwvc2Vjb25kYXJ5LXRpdGxlPjwv
dGl0bGVzPjxwZXJpb2RpY2FsPjxmdWxsLXRpdGxlPkZyb250IEltbXVub2w8L2Z1bGwtdGl0bGU+
PC9wZXJpb2RpY2FsPjxwYWdlcz43MjgwNjI8L3BhZ2VzPjx2b2x1bWU+MTI8L3ZvbHVtZT48ZWRp
dGlvbj4yMDIxMTAwNjwvZWRpdGlvbj48a2V5d29yZHM+PGtleXdvcmQ+QmlvbWFya2VycywgVHVt
b3IvKmdlbmV0aWNzPC9rZXl3b3JkPjxrZXl3b3JkPkNhcmNpbm9tYSwgUGFuY3JlYXRpYyBEdWN0
YWwvKmdlbmV0aWNzL2ltbXVub2xvZ3kvbWV0YWJvbGlzbTwva2V5d29yZD48a2V5d29yZD5ETkEg
TXV0YXRpb25hbCBBbmFseXNpczwva2V5d29yZD48a2V5d29yZD5EYXRhYmFzZXMsIEdlbmV0aWM8
L2tleXdvcmQ+PGtleXdvcmQ+KkdlbmUgRXhwcmVzc2lvbiBQcm9maWxpbmc8L2tleXdvcmQ+PGtl
eXdvcmQ+SHVtYW5zPC9rZXl3b3JkPjxrZXl3b3JkPk11dGF0aW9uPC9rZXl3b3JkPjxrZXl3b3Jk
PlBhbmNyZWF0aWMgTmVvcGxhc21zLypnZW5ldGljcy9pbW11bm9sb2d5L21ldGFib2xpc208L2tl
eXdvcmQ+PGtleXdvcmQ+UHJlZGljdGl2ZSBWYWx1ZSBvZiBUZXN0czwva2V5d29yZD48a2V5d29y
ZD5SZXByb2R1Y2liaWxpdHkgb2YgUmVzdWx0czwva2V5d29yZD48a2V5d29yZD5SZXRyb3NwZWN0
aXZlIFN0dWRpZXM8L2tleXdvcmQ+PGtleXdvcmQ+UmlzayBBc3Nlc3NtZW50PC9rZXl3b3JkPjxr
ZXl3b3JkPlJpc2sgRmFjdG9yczwva2V5d29yZD48a2V5d29yZD4qVHJhbnNjcmlwdG9tZTwva2V5
d29yZD48a2V5d29yZD5UdW1vciBIeXBveGlhLypnZW5ldGljczwva2V5d29yZD48a2V5d29yZD5U
dW1vciBNaWNyb2Vudmlyb25tZW50LypnZW5ldGljczwva2V5d29yZD48a2V5d29yZD5oeXBveGlh
PC9rZXl3b3JkPjxrZXl3b3JkPmltbXVuZTwva2V5d29yZD48a2V5d29yZD5taWNyb2Vudmlyb25t
ZW50PC9rZXl3b3JkPjxrZXl3b3JkPnBhbmNyZWF0aWMgZHVjdGFsIGFkZW5vY2FyY2lub21hPC9r
ZXl3b3JkPjxrZXl3b3JkPnByb2dub3Npczwva2V5d29yZD48L2tleXdvcmRzPjxkYXRlcz48eWVh
cj4yMDIxPC95ZWFyPjwvZGF0ZXM+PGlzYm4+MTY2NC0zMjI0PC9pc2JuPjxhY2Nlc3Npb24tbnVt
PjM0NjkxMDM0PC9hY2Nlc3Npb24tbnVtPjx1cmxzPjwvdXJscz48Y3VzdG9tMT5UaGUgYXV0aG9y
cyBkZWNsYXJlIHRoYXQgdGhlIHJlc2VhcmNoIHdhcyBjb25kdWN0ZWQgaW4gdGhlIGFic2VuY2Ug
b2YgYW55IGNvbW1lcmNpYWwgb3IgZmluYW5jaWFsIHJlbGF0aW9uc2hpcHMgdGhhdCBjb3VsZCBi
ZSBjb25zdHJ1ZWQgYXMgYSBwb3RlbnRpYWwgY29uZmxpY3Qgb2YgaW50ZXJlc3QuPC9jdXN0b20x
PjxjdXN0b20yPlBNQzg1MjY5Mzc8L2N1c3RvbTI+PGVsZWN0cm9uaWMtcmVzb3VyY2UtbnVtPjEw
LjMzODkvZmltbXUuMjAyMS43MjgwNjI8L2VsZWN0cm9uaWMtcmVzb3VyY2UtbnVtPjxyZW1vdGUt
ZGF0YWJhc2UtcHJvdmlkZXI+TkxNPC9yZW1vdGUtZGF0YWJhc2UtcHJvdmlkZXI+PGxhbmd1YWdl
PmVuZzwvbGFuZ3VhZ2U+PC9yZWNvcmQ+PC9DaXRlPjwvRW5kTm90ZT5=
</w:fldData>
        </w:fldChar>
      </w:r>
      <w:r w:rsidR="00E16367" w:rsidRPr="009A64FB">
        <w:instrText xml:space="preserve"> ADDIN EN.CITE </w:instrText>
      </w:r>
      <w:r w:rsidR="00E16367" w:rsidRPr="009A64FB">
        <w:fldChar w:fldCharType="begin">
          <w:fldData xml:space="preserve">PEVuZE5vdGU+PENpdGU+PEF1dGhvcj5DaGVuPC9BdXRob3I+PFllYXI+MjAyMTwvWWVhcj48UmVj
TnVtPjI3PC9SZWNOdW0+PERpc3BsYXlUZXh0PihDaGVuIGV0IGFsLiwgMjAyMSk8L0Rpc3BsYXlU
ZXh0PjxyZWNvcmQ+PHJlYy1udW1iZXI+Mjc8L3JlYy1udW1iZXI+PGZvcmVpZ24ta2V5cz48a2V5
IGFwcD0iRU4iIGRiLWlkPSJ3ejVwMDl4eGpyc2EyYWVmc3dzNWVyeDl4ZWR3ZDUyeHd4ZTAiIHRp
bWVzdGFtcD0iMTcwNDY1ODgyOSI+Mjc8L2tleT48L2ZvcmVpZ24ta2V5cz48cmVmLXR5cGUgbmFt
ZT0iSm91cm5hbCBBcnRpY2xlIj4xNzwvcmVmLXR5cGU+PGNvbnRyaWJ1dG9ycz48YXV0aG9ycz48
YXV0aG9yPkNoZW4sIEQuPC9hdXRob3I+PGF1dGhvcj5IdWFuZywgSC48L2F1dGhvcj48YXV0aG9y
PlphbmcsIEwuPC9hdXRob3I+PGF1dGhvcj5HYW8sIFcuPC9hdXRob3I+PGF1dGhvcj5aaHUsIEgu
PC9hdXRob3I+PGF1dGhvcj5ZdSwgWC48L2F1dGhvcj48L2F1dGhvcnM+PC9jb250cmlidXRvcnM+
PGF1dGgtYWRkcmVzcz5EZXBhcnRtZW50IG9mIEhlcGF0b3BhbmNyZWF0b2JpbGlhcnkgU3VyZ2Vy
eSwgVGhlIFRoaXJkIFhpYW5neWEgSG9zcGl0YWwsIENlbnRyYWwgU291dGggVW5pdmVyc2l0eSwg
Q2hhbmdzaGEsIENoaW5hLjwvYXV0aC1hZGRyZXNzPjx0aXRsZXM+PHRpdGxlPkRldmVsb3BtZW50
IGFuZCBWZXJpZmljYXRpb24gb2YgdGhlIEh5cG94aWEtIGFuZCBJbW11bmUtQXNzb2NpYXRlZCBQ
cm9nbm9zdGljIFNpZ25hdHVyZSBmb3IgUGFuY3JlYXRpYyBEdWN0YWwgQWRlbm9jYXJjaW5vbWE8
L3RpdGxlPjxzZWNvbmRhcnktdGl0bGU+RnJvbnQgSW1tdW5vbDwvc2Vjb25kYXJ5LXRpdGxlPjwv
dGl0bGVzPjxwZXJpb2RpY2FsPjxmdWxsLXRpdGxlPkZyb250IEltbXVub2w8L2Z1bGwtdGl0bGU+
PC9wZXJpb2RpY2FsPjxwYWdlcz43MjgwNjI8L3BhZ2VzPjx2b2x1bWU+MTI8L3ZvbHVtZT48ZWRp
dGlvbj4yMDIxMTAwNjwvZWRpdGlvbj48a2V5d29yZHM+PGtleXdvcmQ+QmlvbWFya2VycywgVHVt
b3IvKmdlbmV0aWNzPC9rZXl3b3JkPjxrZXl3b3JkPkNhcmNpbm9tYSwgUGFuY3JlYXRpYyBEdWN0
YWwvKmdlbmV0aWNzL2ltbXVub2xvZ3kvbWV0YWJvbGlzbTwva2V5d29yZD48a2V5d29yZD5ETkEg
TXV0YXRpb25hbCBBbmFseXNpczwva2V5d29yZD48a2V5d29yZD5EYXRhYmFzZXMsIEdlbmV0aWM8
L2tleXdvcmQ+PGtleXdvcmQ+KkdlbmUgRXhwcmVzc2lvbiBQcm9maWxpbmc8L2tleXdvcmQ+PGtl
eXdvcmQ+SHVtYW5zPC9rZXl3b3JkPjxrZXl3b3JkPk11dGF0aW9uPC9rZXl3b3JkPjxrZXl3b3Jk
PlBhbmNyZWF0aWMgTmVvcGxhc21zLypnZW5ldGljcy9pbW11bm9sb2d5L21ldGFib2xpc208L2tl
eXdvcmQ+PGtleXdvcmQ+UHJlZGljdGl2ZSBWYWx1ZSBvZiBUZXN0czwva2V5d29yZD48a2V5d29y
ZD5SZXByb2R1Y2liaWxpdHkgb2YgUmVzdWx0czwva2V5d29yZD48a2V5d29yZD5SZXRyb3NwZWN0
aXZlIFN0dWRpZXM8L2tleXdvcmQ+PGtleXdvcmQ+UmlzayBBc3Nlc3NtZW50PC9rZXl3b3JkPjxr
ZXl3b3JkPlJpc2sgRmFjdG9yczwva2V5d29yZD48a2V5d29yZD4qVHJhbnNjcmlwdG9tZTwva2V5
d29yZD48a2V5d29yZD5UdW1vciBIeXBveGlhLypnZW5ldGljczwva2V5d29yZD48a2V5d29yZD5U
dW1vciBNaWNyb2Vudmlyb25tZW50LypnZW5ldGljczwva2V5d29yZD48a2V5d29yZD5oeXBveGlh
PC9rZXl3b3JkPjxrZXl3b3JkPmltbXVuZTwva2V5d29yZD48a2V5d29yZD5taWNyb2Vudmlyb25t
ZW50PC9rZXl3b3JkPjxrZXl3b3JkPnBhbmNyZWF0aWMgZHVjdGFsIGFkZW5vY2FyY2lub21hPC9r
ZXl3b3JkPjxrZXl3b3JkPnByb2dub3Npczwva2V5d29yZD48L2tleXdvcmRzPjxkYXRlcz48eWVh
cj4yMDIxPC95ZWFyPjwvZGF0ZXM+PGlzYm4+MTY2NC0zMjI0PC9pc2JuPjxhY2Nlc3Npb24tbnVt
PjM0NjkxMDM0PC9hY2Nlc3Npb24tbnVtPjx1cmxzPjwvdXJscz48Y3VzdG9tMT5UaGUgYXV0aG9y
cyBkZWNsYXJlIHRoYXQgdGhlIHJlc2VhcmNoIHdhcyBjb25kdWN0ZWQgaW4gdGhlIGFic2VuY2Ug
b2YgYW55IGNvbW1lcmNpYWwgb3IgZmluYW5jaWFsIHJlbGF0aW9uc2hpcHMgdGhhdCBjb3VsZCBi
ZSBjb25zdHJ1ZWQgYXMgYSBwb3RlbnRpYWwgY29uZmxpY3Qgb2YgaW50ZXJlc3QuPC9jdXN0b20x
PjxjdXN0b20yPlBNQzg1MjY5Mzc8L2N1c3RvbTI+PGVsZWN0cm9uaWMtcmVzb3VyY2UtbnVtPjEw
LjMzODkvZmltbXUuMjAyMS43MjgwNjI8L2VsZWN0cm9uaWMtcmVzb3VyY2UtbnVtPjxyZW1vdGUt
ZGF0YWJhc2UtcHJvdmlkZXI+TkxNPC9yZW1vdGUtZGF0YWJhc2UtcHJvdmlkZXI+PGxhbmd1YWdl
PmVuZzwvbGFuZ3VhZ2U+PC9yZWNvcmQ+PC9DaXRlPjwvRW5kTm90ZT5=
</w:fldData>
        </w:fldChar>
      </w:r>
      <w:r w:rsidR="00E16367" w:rsidRPr="009A64FB">
        <w:instrText xml:space="preserve"> ADDIN EN.CITE.DATA </w:instrText>
      </w:r>
      <w:r w:rsidR="00E16367" w:rsidRPr="009A64FB">
        <w:fldChar w:fldCharType="end"/>
      </w:r>
      <w:r w:rsidR="00E16367" w:rsidRPr="009A64FB">
        <w:fldChar w:fldCharType="separate"/>
      </w:r>
      <w:r w:rsidR="00E16367" w:rsidRPr="009A64FB">
        <w:t>(Chen et al., 2021)</w:t>
      </w:r>
      <w:r w:rsidR="00E16367" w:rsidRPr="009A64FB">
        <w:fldChar w:fldCharType="end"/>
      </w:r>
      <w:r w:rsidR="00E16367" w:rsidRPr="0099248C">
        <w:t xml:space="preserve"> developed a Hypoxia- and Immune-Associated Signature </w:t>
      </w:r>
      <w:r w:rsidR="00E16367" w:rsidRPr="0099248C">
        <w:lastRenderedPageBreak/>
        <w:t>for Pancreatic Ductal Adenocarcinoma, employing LASSO Cox regression post-Univariate Cox regression on DEGs. In a similar approach,</w:t>
      </w:r>
      <w:r w:rsidR="0099248C" w:rsidRPr="0099248C">
        <w:t xml:space="preserve"> after univariate cox regression,</w:t>
      </w:r>
      <w:r w:rsidR="00E16367" w:rsidRPr="0099248C">
        <w:t xml:space="preserve"> Zhang et al.</w:t>
      </w:r>
      <w:r w:rsidR="00E16367" w:rsidRPr="00E16367">
        <w:t xml:space="preserve"> </w:t>
      </w:r>
      <w:r w:rsidR="00E16367" w:rsidRPr="009A64FB">
        <w:fldChar w:fldCharType="begin"/>
      </w:r>
      <w:r w:rsidR="00E16367" w:rsidRPr="009A64FB">
        <w:instrText xml:space="preserve"> ADDIN EN.CITE &lt;EndNote&gt;&lt;Cite&gt;&lt;Author&gt;Zhang&lt;/Author&gt;&lt;Year&gt;2023&lt;/Year&gt;&lt;RecNum&gt;29&lt;/RecNum&gt;&lt;DisplayText&gt;(Zhang et al., 2023)&lt;/DisplayText&gt;&lt;record&gt;&lt;rec-number&gt;29&lt;/rec-number&gt;&lt;foreign-keys&gt;&lt;key app="EN" db-id="wz5p09xxjrsa2aefsws5erx9xedwd52xwxe0" timestamp="1704663351"&gt;29&lt;/key&gt;&lt;/foreign-keys&gt;&lt;ref-type name="Journal Article"&gt;17&lt;/ref-type&gt;&lt;contributors&gt;&lt;authors&gt;&lt;author&gt;Zhang, X.&lt;/author&gt;&lt;author&gt;Li, Y.&lt;/author&gt;&lt;author&gt;Chen, Y.&lt;/author&gt;&lt;/authors&gt;&lt;/contributors&gt;&lt;auth-address&gt;NHC Key Laboratory of Cancer Proteomics &amp;amp; State Local Joint Engineering Laboratroy for Anticancer Drugs, Department of Oncology, Xiangya Hospital, Central South University, Changsha 410008, China.&amp;#xD;National Clinical Research Center for Geriatric Disorders, Xiangya Hospital, Central South University, Changsha 410008, China.&lt;/auth-address&gt;&lt;titles&gt;&lt;title&gt;Development of a Comprehensive Gene Signature Linking Hypoxia, Glycolysis, Lactylation, and Metabolomic Insights in Gastric Cancer through the Integration of Bulk and Single-Cell RNA-Seq Data&lt;/title&gt;&lt;secondary-title&gt;Biomedicines&lt;/secondary-title&gt;&lt;/titles&gt;&lt;periodical&gt;&lt;full-title&gt;Biomedicines&lt;/full-title&gt;&lt;/periodical&gt;&lt;volume&gt;11&lt;/volume&gt;&lt;number&gt;11&lt;/number&gt;&lt;edition&gt;20231101&lt;/edition&gt;&lt;keywords&gt;&lt;keyword&gt;drug responsiveness&lt;/keyword&gt;&lt;keyword&gt;gastric cancer&lt;/keyword&gt;&lt;keyword&gt;glycolysis-related genes&lt;/keyword&gt;&lt;keyword&gt;hypoxia-related genes&lt;/keyword&gt;&lt;keyword&gt;immunotherapy&lt;/keyword&gt;&lt;keyword&gt;lactylation-related genes&lt;/keyword&gt;&lt;keyword&gt;prognostic model&lt;/keyword&gt;&lt;keyword&gt;stomach adenocarcinoma&lt;/keyword&gt;&lt;keyword&gt;tumor immune microenvironment&lt;/keyword&gt;&lt;/keywords&gt;&lt;dates&gt;&lt;year&gt;2023&lt;/year&gt;&lt;pub-dates&gt;&lt;date&gt;Nov 1&lt;/date&gt;&lt;/pub-dates&gt;&lt;/dates&gt;&lt;isbn&gt;2227-9059 (Print)&amp;#xD;2227-9059&lt;/isbn&gt;&lt;accession-num&gt;38001949&lt;/accession-num&gt;&lt;urls&gt;&lt;/urls&gt;&lt;custom1&gt;The authors declare no conflict of interest.&lt;/custom1&gt;&lt;custom2&gt;PMC10669360&lt;/custom2&gt;&lt;electronic-resource-num&gt;10.3390/biomedicines11112948&lt;/electronic-resource-num&gt;&lt;remote-database-provider&gt;NLM&lt;/remote-database-provider&gt;&lt;language&gt;eng&lt;/language&gt;&lt;/record&gt;&lt;/Cite&gt;&lt;/EndNote&gt;</w:instrText>
      </w:r>
      <w:r w:rsidR="00E16367" w:rsidRPr="009A64FB">
        <w:fldChar w:fldCharType="separate"/>
      </w:r>
      <w:r w:rsidR="00E16367" w:rsidRPr="009A64FB">
        <w:t>(Zhang et al., 2023)</w:t>
      </w:r>
      <w:r w:rsidR="00E16367" w:rsidRPr="009A64FB">
        <w:fldChar w:fldCharType="end"/>
      </w:r>
      <w:r w:rsidR="00E16367" w:rsidRPr="0099248C">
        <w:t xml:space="preserve"> developed a hypoxia–glycolysis–lactylation-related gene signature using LASSO Cox regression</w:t>
      </w:r>
      <w:r w:rsidR="0099248C" w:rsidRPr="0099248C">
        <w:t xml:space="preserve"> </w:t>
      </w:r>
      <w:r w:rsidR="00E16367" w:rsidRPr="0099248C">
        <w:t xml:space="preserve">and Liu et al. </w:t>
      </w:r>
      <w:r w:rsidR="00E16367">
        <w:fldChar w:fldCharType="begin"/>
      </w:r>
      <w:r w:rsidR="00E16367">
        <w:instrText xml:space="preserve"> ADDIN EN.CITE &lt;EndNote&gt;&lt;Cite&gt;&lt;Author&gt;Liu&lt;/Author&gt;&lt;Year&gt;2020&lt;/Year&gt;&lt;RecNum&gt;1&lt;/RecNum&gt;&lt;DisplayText&gt;(Liu et al., 2020)&lt;/DisplayText&gt;&lt;record&gt;&lt;rec-number&gt;1&lt;/rec-number&gt;&lt;foreign-keys&gt;&lt;key app="EN" db-id="wz5p09xxjrsa2aefsws5erx9xedwd52xwxe0" timestamp="1704138803"&gt;1&lt;/key&gt;&lt;/foreign-keys&gt;&lt;ref-type name="Journal Article"&gt;17&lt;/ref-type&gt;&lt;contributors&gt;&lt;authors&gt;&lt;author&gt;Liu, Yifan&lt;/author&gt;&lt;author&gt;Wu, Jianhua&lt;/author&gt;&lt;author&gt;Huang, Weiwei&lt;/author&gt;&lt;author&gt;Weng, Shaowen&lt;/author&gt;&lt;author&gt;Wang, Baochun&lt;/author&gt;&lt;author&gt;Chen, Yiming&lt;/author&gt;&lt;author&gt;Wang, Hao&lt;/author&gt;&lt;/authors&gt;&lt;/contributors&gt;&lt;titles&gt;&lt;title&gt;Development and validation of a hypoxia-immune-based microenvironment gene signature for risk stratification in gastric cancer&lt;/title&gt;&lt;secondary-title&gt;Journal of Translational Medicine&lt;/secondary-title&gt;&lt;/titles&gt;&lt;periodical&gt;&lt;full-title&gt;Journal of Translational Medicine&lt;/full-title&gt;&lt;/periodical&gt;&lt;pages&gt;201&lt;/pages&gt;&lt;volume&gt;18&lt;/volume&gt;&lt;number&gt;1&lt;/number&gt;&lt;dates&gt;&lt;year&gt;2020&lt;/year&gt;&lt;pub-dates&gt;&lt;date&gt;2020/05/14&lt;/date&gt;&lt;/pub-dates&gt;&lt;/dates&gt;&lt;isbn&gt;1479-5876&lt;/isbn&gt;&lt;urls&gt;&lt;related-urls&gt;&lt;url&gt;https://doi.org/10.1186/s12967-020-02366-0&lt;/url&gt;&lt;/related-urls&gt;&lt;/urls&gt;&lt;electronic-resource-num&gt;10.1186/s12967-020-02366-0&lt;/electronic-resource-num&gt;&lt;/record&gt;&lt;/Cite&gt;&lt;/EndNote&gt;</w:instrText>
      </w:r>
      <w:r w:rsidR="00E16367">
        <w:fldChar w:fldCharType="separate"/>
      </w:r>
      <w:r w:rsidR="00E16367">
        <w:t>(Liu et al., 2020)</w:t>
      </w:r>
      <w:r w:rsidR="00E16367">
        <w:fldChar w:fldCharType="end"/>
      </w:r>
      <w:r w:rsidR="0099248C">
        <w:t xml:space="preserve"> </w:t>
      </w:r>
      <w:r w:rsidR="00E16367" w:rsidRPr="0099248C">
        <w:t>developed a hypoxia-immune-related signature.</w:t>
      </w:r>
    </w:p>
    <w:p w14:paraId="09092B4C" w14:textId="77777777" w:rsidR="009A64FB" w:rsidRPr="009A64FB" w:rsidRDefault="009A64FB" w:rsidP="009A170D">
      <w:pPr>
        <w:spacing w:after="0"/>
      </w:pPr>
    </w:p>
    <w:p w14:paraId="786898F2" w14:textId="70754590" w:rsidR="009A64FB" w:rsidRDefault="00BB2BA0" w:rsidP="009A170D">
      <w:pPr>
        <w:spacing w:after="0"/>
      </w:pPr>
      <w:r>
        <w:t>3.7 AE</w:t>
      </w:r>
    </w:p>
    <w:p w14:paraId="33FB66F1" w14:textId="25E93100" w:rsidR="00B75486" w:rsidRDefault="00B75486" w:rsidP="00B75486">
      <w:pPr>
        <w:spacing w:after="0"/>
      </w:pPr>
      <w:r>
        <w:t>AEs</w:t>
      </w:r>
      <w:r>
        <w:t xml:space="preserve"> are unsupervised deep learning algorithms used for dimensionality reduction. Constructed from layers of simple neurons, where each layer's output feeds into the next, AEs typically exhibit a "butterfly" structure characterized by equal numbers of inputs and outputs and bottleneck hidden layers in the middle </w:t>
      </w:r>
      <w:r>
        <w:rPr>
          <w:rFonts w:ascii="Arial" w:hAnsi="Arial" w:cs="Arial"/>
          <w:color w:val="222222"/>
          <w:sz w:val="20"/>
          <w:szCs w:val="20"/>
          <w:shd w:val="clear" w:color="auto" w:fill="FFFFFF"/>
        </w:rPr>
        <w:t xml:space="preserve"> </w:t>
      </w:r>
      <w:r>
        <w:fldChar w:fldCharType="begin"/>
      </w:r>
      <w:r>
        <w:instrText xml:space="preserve"> ADDIN EN.CITE &lt;EndNote&gt;&lt;Cite&gt;&lt;Author&gt;Franco&lt;/Author&gt;&lt;Year&gt;2021&lt;/Year&gt;&lt;RecNum&gt;33&lt;/RecNum&gt;&lt;DisplayText&gt;(Franco et al., 2021)&lt;/DisplayText&gt;&lt;record&gt;&lt;rec-number&gt;33&lt;/rec-number&gt;&lt;foreign-keys&gt;&lt;key app="EN" db-id="wz5p09xxjrsa2aefsws5erx9xedwd52xwxe0" timestamp="1704739116"&gt;33&lt;/key&gt;&lt;/foreign-keys&gt;&lt;ref-type name="Electronic Article"&gt;43&lt;/ref-type&gt;&lt;contributors&gt;&lt;authors&gt;&lt;author&gt;Franco, Edian F.&lt;/author&gt;&lt;author&gt;Rana, Pratip&lt;/author&gt;&lt;author&gt;Cruz, Aline&lt;/author&gt;&lt;author&gt;Calderón, Víctor V.&lt;/author&gt;&lt;author&gt;Azevedo, Vasco&lt;/author&gt;&lt;author&gt;Ramos, Rommel T. J.&lt;/author&gt;&lt;author&gt;Ghosh, Preetam&lt;/author&gt;&lt;/authors&gt;&lt;/contributors&gt;&lt;titles&gt;&lt;title&gt;Performance Comparison of Deep Learning Autoencoders for Cancer Subtype Detection Using Multi-Omics Data&lt;/title&gt;&lt;secondary-title&gt;Cancers&lt;/secondary-title&gt;&lt;/titles&gt;&lt;periodical&gt;&lt;full-title&gt;Cancers&lt;/full-title&gt;&lt;/periodical&gt;&lt;volume&gt;13&lt;/volume&gt;&lt;number&gt;9&lt;/number&gt;&lt;keywords&gt;&lt;keyword&gt;cancer subtype detection&lt;/keyword&gt;&lt;keyword&gt;multi-omics data&lt;/keyword&gt;&lt;keyword&gt;data integration&lt;/keyword&gt;&lt;keyword&gt;autoencoder&lt;/keyword&gt;&lt;keyword&gt;survival analysis&lt;/keyword&gt;&lt;/keywords&gt;&lt;dates&gt;&lt;year&gt;2021&lt;/year&gt;&lt;/dates&gt;&lt;isbn&gt;2072-6694&lt;/isbn&gt;&lt;urls&gt;&lt;/urls&gt;&lt;electronic-resource-num&gt;10.3390/cancers13092013&lt;/electronic-resource-num&gt;&lt;/record&gt;&lt;/Cite&gt;&lt;/EndNote&gt;</w:instrText>
      </w:r>
      <w:r>
        <w:fldChar w:fldCharType="separate"/>
      </w:r>
      <w:r>
        <w:rPr>
          <w:noProof/>
        </w:rPr>
        <w:t>(Franco et al., 2021)</w:t>
      </w:r>
      <w:r>
        <w:fldChar w:fldCharType="end"/>
      </w:r>
      <w:r>
        <w:t xml:space="preserve">. Franco et al. evaluated the </w:t>
      </w:r>
      <w:r>
        <w:t>performance</w:t>
      </w:r>
      <w:r>
        <w:t xml:space="preserve"> of various AEs with different regularizations in detecting GBM subtypes. Their study utilized diverse data types, including mRNA, DNA methylation, and miRNA expression from colorectal adenocarcinoma datasets. The AEs processed features extracted from these datasets, with reconstructed data subsequently applied to unsupervised clustering, including K-means, to identify GBM subtypes.</w:t>
      </w:r>
      <w:r>
        <w:t xml:space="preserve"> </w:t>
      </w:r>
      <w:r>
        <w:t xml:space="preserve">In a related study focusing on </w:t>
      </w:r>
      <w:r>
        <w:t>tumour</w:t>
      </w:r>
      <w:r>
        <w:t xml:space="preserve"> subtype detection, Zhang et al. </w:t>
      </w:r>
      <w:r>
        <w:fldChar w:fldCharType="begin">
          <w:fldData xml:space="preserve">PEVuZE5vdGU+PENpdGU+PEF1dGhvcj5aaGFuZzwvQXV0aG9yPjxZZWFyPjIwMjE8L1llYXI+PFJl
Y051bT4yNDwvUmVjTnVtPjxEaXNwbGF5VGV4dD4oWmhhbmcgZXQgYWwuLCAyMDIxKTwvRGlzcGxh
eVRleHQ+PHJlY29yZD48cmVjLW51bWJlcj4yNDwvcmVjLW51bWJlcj48Zm9yZWlnbi1rZXlzPjxr
ZXkgYXBwPSJFTiIgZGItaWQ9Ind6NXAwOXh4anJzYTJhZWZzd3M1ZXJ4OXhlZHdkNTJ4d3hlMCIg
dGltZXN0YW1wPSIxNzA0NjUxMzQ2Ij4yNDwva2V5PjwvZm9yZWlnbi1rZXlzPjxyZWYtdHlwZSBu
YW1lPSJKb3VybmFsIEFydGljbGUiPjE3PC9yZWYtdHlwZT48Y29udHJpYnV0b3JzPjxhdXRob3Jz
PjxhdXRob3I+WmhhbmcsIFEuPC9hdXRob3I+PGF1dGhvcj5RaWFvLCBMLjwvYXV0aG9yPjxhdXRo
b3I+TGlhbywgSi48L2F1dGhvcj48YXV0aG9yPkxpdSwgUS48L2F1dGhvcj48YXV0aG9yPkxpdSwg
UC48L2F1dGhvcj48YXV0aG9yPkxpdSwgTC48L2F1dGhvcj48L2F1dGhvcnM+PC9jb250cmlidXRv
cnM+PGF1dGgtYWRkcmVzcz5EZXBhcnRtZW50IG9mIEhlcGF0b2JpbGlhcnkgYW5kIFBhbmNyZWFz
IFN1cmdlcnksIFRoZSBTZWNvbmQgQ2xpbmljYWwgTWVkaWNhbCBDb2xsZWdlLCBKaW5hbiBVbml2
ZXJzaXR5IChTaGVuemhlbiBQZW9wbGUmYXBvcztzIEhvc3BpdGFsKSwgU2hlbnpoZW4sIEd1YW5n
ZG9uZywgQ2hpbmEuJiN4RDtJbnRlZ3JhdGVkIENoaW5lc2UgYW5kIFdlc3Rlcm4gTWVkaWNpbmUg
UG9zdGRvY3RvcmFsIFJlc2VhcmNoIFN0YXRpb24sIEppbmFuIFVuaXZlcnNpdHksIEd1YW5nemhv
dSwgQ2hpbmEuJiN4RDtEZXBhcnRtZW50IG9mIEdhc3Ryb2VudGVyb2xvZ3ksIFdlc3QgQ2hpbmEg
U2Nob29sIG9mIFB1YmxpYyBIZWFsdGggYW5kIFdlc3QgQ2hpbmEgRm91cnRoIEhvc3BpdGFsLCBT
aWNodWFuIFVuaXZlcnNpdHksIENoZW5nZHUsIENoaW5hLiYjeEQ7RGVwYXJ0bWVudCBvZiBHYXN0
cm9lbnRlcm9sb2d5IGFuZCBIZXBhdG9sb2d5LCBFcmFzbXVzIE1DLVVuaXZlcnNpdHkgTWVkaWNh
bCBDZW50ZXIsIFJvdHRlcmRhbSwgTlksIFVTQS4mI3hEO0RlcGFydG1lbnQgb2YgSGVwYXRvYmls
aWFyeSBhbmQgUGFuY3JlYXMgU3VyZ2VyeSwgdGhlIEZpcnN0IEFmZmlsaWF0ZWQgSG9zcGl0YWws
IFNvdXRoZXJuIFVuaXZlcnNpdHkgb2YgU2NpZW5jZSBhbmQgVGVjaG5vbG9neSwgU2hlbnpoZW4s
IEd1YW5nZG9uZywgQ2hpbmEuPC9hdXRoLWFkZHJlc3M+PHRpdGxlcz48dGl0bGU+QSBub3ZlbCBo
eXBveGlhIGdlbmUgc2lnbmF0dXJlIGluZGljYXRlcyBwcm9nbm9zaXMgYW5kIGltbXVuZSBtaWNy
b2Vudmlyb25tZW50cyBjaGFyYWN0ZXJzIGluIHBhdGllbnRzIHdpdGggaGVwYXRvY2VsbHVsYXIg
Y2FyY2lub21hPC90aXRsZT48c2Vjb25kYXJ5LXRpdGxlPkogQ2VsbCBNb2wgTWVkPC9zZWNvbmRh
cnktdGl0bGU+PC90aXRsZXM+PHBlcmlvZGljYWw+PGZ1bGwtdGl0bGU+SiBDZWxsIE1vbCBNZWQ8
L2Z1bGwtdGl0bGU+PC9wZXJpb2RpY2FsPjxwYWdlcz4zNzcyLTM3ODQ8L3BhZ2VzPjx2b2x1bWU+
MjU8L3ZvbHVtZT48bnVtYmVyPjg8L251bWJlcj48ZWRpdGlvbj4yMDIxMDIyMjwvZWRpdGlvbj48
a2V5d29yZHM+PGtleXdvcmQ+QmlvbWFya2VycywgVHVtb3IvKmdlbmV0aWNzPC9rZXl3b3JkPjxr
ZXl3b3JkPkNhcmNpbm9tYSwgSGVwYXRvY2VsbHVsYXIvZ2VuZXRpY3MvaW1tdW5vbG9neS8qcGF0
aG9sb2d5PC9rZXl3b3JkPjxrZXl3b3JkPkdlbmUgRXhwcmVzc2lvbiBQcm9maWxpbmc8L2tleXdv
cmQ+PGtleXdvcmQ+KkdlbmUgRXhwcmVzc2lvbiBSZWd1bGF0aW9uLCBOZW9wbGFzdGljPC9rZXl3
b3JkPjxrZXl3b3JkPkh1bWFuczwva2V5d29yZD48a2V5d29yZD5IeXBveGlhLypwaHlzaW9wYXRo
b2xvZ3k8L2tleXdvcmQ+PGtleXdvcmQ+TGl2ZXIgTmVvcGxhc21zL2dlbmV0aWNzL2ltbXVub2xv
Z3kvKnBhdGhvbG9neTwva2V5d29yZD48a2V5d29yZD5Qcm9nbm9zaXM8L2tleXdvcmQ+PGtleXdv
cmQ+KlRyYW5zY3JpcHRvbWU8L2tleXdvcmQ+PGtleXdvcmQ+VHVtb3IgTWljcm9lbnZpcm9ubWVu
dC8qaW1tdW5vbG9neTwva2V5d29yZD48a2V5d29yZD5IY2M8L2tleXdvcmQ+PGtleXdvcmQ+Z2Vu
ZSBzaWduYXR1cmU8L2tleXdvcmQ+PGtleXdvcmQ+aHlwb3hpYTwva2V5d29yZD48a2V5d29yZD5t
aWNyb2Vudmlyb25tZW50PC9rZXl3b3JkPjwva2V5d29yZHM+PGRhdGVzPjx5ZWFyPjIwMjE8L3ll
YXI+PHB1Yi1kYXRlcz48ZGF0ZT5BcHI8L2RhdGU+PC9wdWItZGF0ZXM+PC9kYXRlcz48aXNibj4x
NTgyLTE4MzggKFByaW50KSYjeEQ7MTU4Mi0xODM4PC9pc2JuPjxhY2Nlc3Npb24tbnVtPjMzNjE2
Mjc2PC9hY2Nlc3Npb24tbnVtPjx1cmxzPjwvdXJscz48Y3VzdG9tMT5UaGUgYXV0aG9ycyBkZWNs
YXJlIG5vIHBvdGVudGlhbCBjb25mbGljdHMgb2YgaW50ZXJlc3QuPC9jdXN0b20xPjxjdXN0b20y
PlBNQzgwNTE3MjY8L2N1c3RvbTI+PGVsZWN0cm9uaWMtcmVzb3VyY2UtbnVtPjEwLjExMTEvamNt
bS4xNjI0OTwvZWxlY3Ryb25pYy1yZXNvdXJjZS1udW0+PHJlbW90ZS1kYXRhYmFzZS1wcm92aWRl
cj5OTE08L3JlbW90ZS1kYXRhYmFzZS1wcm92aWRlcj48bGFuZ3VhZ2U+ZW5nPC9sYW5ndWFnZT48
L3JlY29yZD48L0NpdGU+PC9FbmROb3RlPgB=
</w:fldData>
        </w:fldChar>
      </w:r>
      <w:r>
        <w:instrText xml:space="preserve"> ADDIN EN.CITE </w:instrText>
      </w:r>
      <w:r>
        <w:fldChar w:fldCharType="begin">
          <w:fldData xml:space="preserve">PEVuZE5vdGU+PENpdGU+PEF1dGhvcj5aaGFuZzwvQXV0aG9yPjxZZWFyPjIwMjE8L1llYXI+PFJl
Y051bT4yNDwvUmVjTnVtPjxEaXNwbGF5VGV4dD4oWmhhbmcgZXQgYWwuLCAyMDIxKTwvRGlzcGxh
eVRleHQ+PHJlY29yZD48cmVjLW51bWJlcj4yNDwvcmVjLW51bWJlcj48Zm9yZWlnbi1rZXlzPjxr
ZXkgYXBwPSJFTiIgZGItaWQ9Ind6NXAwOXh4anJzYTJhZWZzd3M1ZXJ4OXhlZHdkNTJ4d3hlMCIg
dGltZXN0YW1wPSIxNzA0NjUxMzQ2Ij4yNDwva2V5PjwvZm9yZWlnbi1rZXlzPjxyZWYtdHlwZSBu
YW1lPSJKb3VybmFsIEFydGljbGUiPjE3PC9yZWYtdHlwZT48Y29udHJpYnV0b3JzPjxhdXRob3Jz
PjxhdXRob3I+WmhhbmcsIFEuPC9hdXRob3I+PGF1dGhvcj5RaWFvLCBMLjwvYXV0aG9yPjxhdXRo
b3I+TGlhbywgSi48L2F1dGhvcj48YXV0aG9yPkxpdSwgUS48L2F1dGhvcj48YXV0aG9yPkxpdSwg
UC48L2F1dGhvcj48YXV0aG9yPkxpdSwgTC48L2F1dGhvcj48L2F1dGhvcnM+PC9jb250cmlidXRv
cnM+PGF1dGgtYWRkcmVzcz5EZXBhcnRtZW50IG9mIEhlcGF0b2JpbGlhcnkgYW5kIFBhbmNyZWFz
IFN1cmdlcnksIFRoZSBTZWNvbmQgQ2xpbmljYWwgTWVkaWNhbCBDb2xsZWdlLCBKaW5hbiBVbml2
ZXJzaXR5IChTaGVuemhlbiBQZW9wbGUmYXBvcztzIEhvc3BpdGFsKSwgU2hlbnpoZW4sIEd1YW5n
ZG9uZywgQ2hpbmEuJiN4RDtJbnRlZ3JhdGVkIENoaW5lc2UgYW5kIFdlc3Rlcm4gTWVkaWNpbmUg
UG9zdGRvY3RvcmFsIFJlc2VhcmNoIFN0YXRpb24sIEppbmFuIFVuaXZlcnNpdHksIEd1YW5nemhv
dSwgQ2hpbmEuJiN4RDtEZXBhcnRtZW50IG9mIEdhc3Ryb2VudGVyb2xvZ3ksIFdlc3QgQ2hpbmEg
U2Nob29sIG9mIFB1YmxpYyBIZWFsdGggYW5kIFdlc3QgQ2hpbmEgRm91cnRoIEhvc3BpdGFsLCBT
aWNodWFuIFVuaXZlcnNpdHksIENoZW5nZHUsIENoaW5hLiYjeEQ7RGVwYXJ0bWVudCBvZiBHYXN0
cm9lbnRlcm9sb2d5IGFuZCBIZXBhdG9sb2d5LCBFcmFzbXVzIE1DLVVuaXZlcnNpdHkgTWVkaWNh
bCBDZW50ZXIsIFJvdHRlcmRhbSwgTlksIFVTQS4mI3hEO0RlcGFydG1lbnQgb2YgSGVwYXRvYmls
aWFyeSBhbmQgUGFuY3JlYXMgU3VyZ2VyeSwgdGhlIEZpcnN0IEFmZmlsaWF0ZWQgSG9zcGl0YWws
IFNvdXRoZXJuIFVuaXZlcnNpdHkgb2YgU2NpZW5jZSBhbmQgVGVjaG5vbG9neSwgU2hlbnpoZW4s
IEd1YW5nZG9uZywgQ2hpbmEuPC9hdXRoLWFkZHJlc3M+PHRpdGxlcz48dGl0bGU+QSBub3ZlbCBo
eXBveGlhIGdlbmUgc2lnbmF0dXJlIGluZGljYXRlcyBwcm9nbm9zaXMgYW5kIGltbXVuZSBtaWNy
b2Vudmlyb25tZW50cyBjaGFyYWN0ZXJzIGluIHBhdGllbnRzIHdpdGggaGVwYXRvY2VsbHVsYXIg
Y2FyY2lub21hPC90aXRsZT48c2Vjb25kYXJ5LXRpdGxlPkogQ2VsbCBNb2wgTWVkPC9zZWNvbmRh
cnktdGl0bGU+PC90aXRsZXM+PHBlcmlvZGljYWw+PGZ1bGwtdGl0bGU+SiBDZWxsIE1vbCBNZWQ8
L2Z1bGwtdGl0bGU+PC9wZXJpb2RpY2FsPjxwYWdlcz4zNzcyLTM3ODQ8L3BhZ2VzPjx2b2x1bWU+
MjU8L3ZvbHVtZT48bnVtYmVyPjg8L251bWJlcj48ZWRpdGlvbj4yMDIxMDIyMjwvZWRpdGlvbj48
a2V5d29yZHM+PGtleXdvcmQ+QmlvbWFya2VycywgVHVtb3IvKmdlbmV0aWNzPC9rZXl3b3JkPjxr
ZXl3b3JkPkNhcmNpbm9tYSwgSGVwYXRvY2VsbHVsYXIvZ2VuZXRpY3MvaW1tdW5vbG9neS8qcGF0
aG9sb2d5PC9rZXl3b3JkPjxrZXl3b3JkPkdlbmUgRXhwcmVzc2lvbiBQcm9maWxpbmc8L2tleXdv
cmQ+PGtleXdvcmQ+KkdlbmUgRXhwcmVzc2lvbiBSZWd1bGF0aW9uLCBOZW9wbGFzdGljPC9rZXl3
b3JkPjxrZXl3b3JkPkh1bWFuczwva2V5d29yZD48a2V5d29yZD5IeXBveGlhLypwaHlzaW9wYXRo
b2xvZ3k8L2tleXdvcmQ+PGtleXdvcmQ+TGl2ZXIgTmVvcGxhc21zL2dlbmV0aWNzL2ltbXVub2xv
Z3kvKnBhdGhvbG9neTwva2V5d29yZD48a2V5d29yZD5Qcm9nbm9zaXM8L2tleXdvcmQ+PGtleXdv
cmQ+KlRyYW5zY3JpcHRvbWU8L2tleXdvcmQ+PGtleXdvcmQ+VHVtb3IgTWljcm9lbnZpcm9ubWVu
dC8qaW1tdW5vbG9neTwva2V5d29yZD48a2V5d29yZD5IY2M8L2tleXdvcmQ+PGtleXdvcmQ+Z2Vu
ZSBzaWduYXR1cmU8L2tleXdvcmQ+PGtleXdvcmQ+aHlwb3hpYTwva2V5d29yZD48a2V5d29yZD5t
aWNyb2Vudmlyb25tZW50PC9rZXl3b3JkPjwva2V5d29yZHM+PGRhdGVzPjx5ZWFyPjIwMjE8L3ll
YXI+PHB1Yi1kYXRlcz48ZGF0ZT5BcHI8L2RhdGU+PC9wdWItZGF0ZXM+PC9kYXRlcz48aXNibj4x
NTgyLTE4MzggKFByaW50KSYjeEQ7MTU4Mi0xODM4PC9pc2JuPjxhY2Nlc3Npb24tbnVtPjMzNjE2
Mjc2PC9hY2Nlc3Npb24tbnVtPjx1cmxzPjwvdXJscz48Y3VzdG9tMT5UaGUgYXV0aG9ycyBkZWNs
YXJlIG5vIHBvdGVudGlhbCBjb25mbGljdHMgb2YgaW50ZXJlc3QuPC9jdXN0b20xPjxjdXN0b20y
PlBNQzgwNTE3MjY8L2N1c3RvbTI+PGVsZWN0cm9uaWMtcmVzb3VyY2UtbnVtPjEwLjExMTEvamNt
bS4xNjI0OTwvZWxlY3Ryb25pYy1yZXNvdXJjZS1udW0+PHJlbW90ZS1kYXRhYmFzZS1wcm92aWRl
cj5OTE08L3JlbW90ZS1kYXRhYmFzZS1wcm92aWRlcj48bGFuZ3VhZ2U+ZW5nPC9sYW5ndWFnZT48
L3JlY29yZD48L0NpdGU+PC9FbmROb3RlPgB=
</w:fldData>
        </w:fldChar>
      </w:r>
      <w:r>
        <w:instrText xml:space="preserve"> ADDIN EN.CITE.DATA </w:instrText>
      </w:r>
      <w:r>
        <w:fldChar w:fldCharType="end"/>
      </w:r>
      <w:r>
        <w:fldChar w:fldCharType="separate"/>
      </w:r>
      <w:r>
        <w:t>(Zhang et al., 2021)</w:t>
      </w:r>
      <w:r>
        <w:fldChar w:fldCharType="end"/>
      </w:r>
      <w:r>
        <w:t xml:space="preserve"> employed unsupervised hierarchical clustering </w:t>
      </w:r>
      <w:r>
        <w:t xml:space="preserve">on pre-selected data </w:t>
      </w:r>
      <w:r>
        <w:t xml:space="preserve">for </w:t>
      </w:r>
      <w:r>
        <w:t>HCC.</w:t>
      </w:r>
    </w:p>
    <w:p w14:paraId="75BBAEAB" w14:textId="77777777" w:rsidR="008467CB" w:rsidRDefault="008467CB" w:rsidP="00F140D2">
      <w:pPr>
        <w:spacing w:after="0"/>
      </w:pPr>
    </w:p>
    <w:p w14:paraId="40F0D55C" w14:textId="5C6B2159" w:rsidR="005E390B" w:rsidRDefault="00E573F5" w:rsidP="00351756">
      <w:pPr>
        <w:pStyle w:val="ListParagraph"/>
        <w:numPr>
          <w:ilvl w:val="0"/>
          <w:numId w:val="1"/>
        </w:numPr>
      </w:pPr>
      <w:r w:rsidRPr="00ED7852">
        <w:t>Discussion</w:t>
      </w:r>
    </w:p>
    <w:p w14:paraId="5C5C8A78" w14:textId="0FDCEEBB" w:rsidR="00270A3F" w:rsidRDefault="00270A3F" w:rsidP="00270A3F">
      <w:r>
        <w:t>This</w:t>
      </w:r>
      <w:r>
        <w:t xml:space="preserve"> systematic review </w:t>
      </w:r>
      <w:r>
        <w:t>notices</w:t>
      </w:r>
      <w:r>
        <w:t xml:space="preserve"> a ambiguity in the application and description of LASSO and LASSO Cox Regression methods in the development of </w:t>
      </w:r>
      <w:r>
        <w:t>HSs</w:t>
      </w:r>
      <w:r>
        <w:t xml:space="preserve">. This ambiguity is exemplified in cases like Shou et al. (2021), where LASSO Cox Regression is claimed in the abstract, but the method section reveals the use of LASSO. Additionally, the typical progression from LASSO to Multivariate Cox Regression, </w:t>
      </w:r>
      <w:r>
        <w:t xml:space="preserve">for instance </w:t>
      </w:r>
      <w:r>
        <w:t xml:space="preserve">as seen in Yang et al.'s work (Yang et al., 2021), further blurs the </w:t>
      </w:r>
      <w:r>
        <w:t xml:space="preserve">functional </w:t>
      </w:r>
      <w:r>
        <w:t>distinction between these two methodologies. Despite these inconsistencies, LASSO and LASSO Cox Regression have emerged as the predominant techniques in HS development, underlining their central role in this research domain.</w:t>
      </w:r>
    </w:p>
    <w:p w14:paraId="561747E2" w14:textId="17E849C7" w:rsidR="00270A3F" w:rsidRDefault="00270A3F" w:rsidP="00270A3F">
      <w:r>
        <w:t xml:space="preserve">The papers reviewed collectively suggest a generalized three-step process for developing HSs in various </w:t>
      </w:r>
      <w:r>
        <w:t>tumour</w:t>
      </w:r>
      <w:r>
        <w:t xml:space="preserve"> types:</w:t>
      </w:r>
    </w:p>
    <w:p w14:paraId="562D8603" w14:textId="77777777" w:rsidR="00270A3F" w:rsidRDefault="00270A3F" w:rsidP="00270A3F">
      <w:r>
        <w:t>Identification of Hypoxia DEGs: This initial step involves obtaining all hypoxia-related DEGs, which can be sourced through literature surveys, directly from databases, or identified using algorithms like K-mean or unsupervised Hierarchical Clustering.</w:t>
      </w:r>
    </w:p>
    <w:p w14:paraId="2B7B03EC" w14:textId="77777777" w:rsidR="00270A3F" w:rsidRDefault="00270A3F" w:rsidP="00270A3F">
      <w:r>
        <w:t>Dimensionality Reduction on DEGs: Subsequently, dimensionality reduction techniques such as LASSO, LASSO Cox, or Random Forest are applied to these DEGs to pinpoint prognostic HSs.</w:t>
      </w:r>
    </w:p>
    <w:p w14:paraId="29523E9E" w14:textId="77777777" w:rsidR="00270A3F" w:rsidRDefault="00270A3F" w:rsidP="00270A3F">
      <w:r>
        <w:t>Prognostic Model Development: The final step involves developing a prognostic model, which may take the form of a score or a more complex model incorporating additional features.</w:t>
      </w:r>
    </w:p>
    <w:p w14:paraId="498DAA95" w14:textId="7D81DD8E" w:rsidR="00270A3F" w:rsidRDefault="00270A3F" w:rsidP="00270A3F">
      <w:r>
        <w:t xml:space="preserve">However, due to the variance in </w:t>
      </w:r>
      <w:r>
        <w:t>tumour</w:t>
      </w:r>
      <w:r>
        <w:t xml:space="preserve"> types, performance measures, and processes of HS identification, conducting comparative research on the efficiency of different methods remains challenging. While the quality of each study has been rigorously evaluated in the Critical Appraisal section, a direct comparison of methodological efficacy is complex.</w:t>
      </w:r>
    </w:p>
    <w:p w14:paraId="5A30681D" w14:textId="068594B6" w:rsidR="00270A3F" w:rsidRDefault="00D00D43" w:rsidP="00270A3F">
      <w:r w:rsidRPr="00D00D43">
        <w:t xml:space="preserve">Moreover, our review has observed the emerging use of </w:t>
      </w:r>
      <w:r>
        <w:t xml:space="preserve">AEs </w:t>
      </w:r>
      <w:r w:rsidRPr="00D00D43">
        <w:t xml:space="preserve">in tasks similar to </w:t>
      </w:r>
      <w:r>
        <w:t>HS</w:t>
      </w:r>
      <w:r w:rsidRPr="00D00D43">
        <w:t xml:space="preserve"> identification. Demonstrating their capability in related fields, AEs possess the unique ability to amalgamate the first two steps of HS identification. They accept raw gene data and reconstruct it to reduce the feature list in a single step. The processed data thus obtained represents the most relevant </w:t>
      </w:r>
      <w:r w:rsidRPr="00D00D43">
        <w:lastRenderedPageBreak/>
        <w:t>signatures, which can then be effectively discerned using methods like K-mean clustering. Consequently, AEs show considerable promise for future applications in HS identification.</w:t>
      </w:r>
    </w:p>
    <w:p w14:paraId="6D9A50CD" w14:textId="77777777" w:rsidR="0099248C" w:rsidRPr="00ED7852" w:rsidRDefault="0099248C" w:rsidP="0099248C">
      <w:pPr>
        <w:pStyle w:val="ListParagraph"/>
      </w:pPr>
    </w:p>
    <w:p w14:paraId="4FD6337D" w14:textId="1D8940E1" w:rsidR="005E390B" w:rsidRPr="00ED7852" w:rsidRDefault="00E573F5" w:rsidP="0099248C">
      <w:pPr>
        <w:pStyle w:val="ListParagraph"/>
        <w:numPr>
          <w:ilvl w:val="0"/>
          <w:numId w:val="1"/>
        </w:numPr>
      </w:pPr>
      <w:r w:rsidRPr="00ED7852">
        <w:t>Conclusion</w:t>
      </w:r>
    </w:p>
    <w:p w14:paraId="3A7B3191" w14:textId="53BDD0CB" w:rsidR="00951270" w:rsidRDefault="00951270" w:rsidP="00951270">
      <w:r>
        <w:t xml:space="preserve">Our findings highlight a general three-step process prevalent in HS development across studies: the identification of hypoxia </w:t>
      </w:r>
      <w:r>
        <w:t>DEGs</w:t>
      </w:r>
      <w:r>
        <w:t>, dimensionality reduction on these DEGs, and the subsequent development of prognostic models. However, the review also underscores challenges in methodological consistency and clarity, particularly in distinguishing between similar techniques like LASSO and LASSO Cox Regression.</w:t>
      </w:r>
    </w:p>
    <w:p w14:paraId="076EE108" w14:textId="6712CA39" w:rsidR="00951270" w:rsidRDefault="00951270" w:rsidP="00951270">
      <w:r>
        <w:t xml:space="preserve">The potential of AEs to streamline the HS identification process by simultaneously </w:t>
      </w:r>
      <w:r>
        <w:t>obtain DEGs from</w:t>
      </w:r>
      <w:r>
        <w:t xml:space="preserve"> raw gene data and reducing </w:t>
      </w:r>
      <w:r>
        <w:t xml:space="preserve">DEG </w:t>
      </w:r>
      <w:r>
        <w:t>lists is particularly noteworthy. This capability not only enhances efficiency but also opens new avenues for extracting the most relevant biological signatures from vast and complex datasets.</w:t>
      </w:r>
    </w:p>
    <w:p w14:paraId="10BF950B" w14:textId="7676903D" w:rsidR="00951270" w:rsidRDefault="00951270" w:rsidP="00951270">
      <w:r>
        <w:t xml:space="preserve">Looking ahead, it is clear that as the field of </w:t>
      </w:r>
      <w:r>
        <w:t>tumour</w:t>
      </w:r>
      <w:r>
        <w:t xml:space="preserve"> biology continues to grapple with the intricacies of the </w:t>
      </w:r>
      <w:r>
        <w:t>tumour</w:t>
      </w:r>
      <w:r>
        <w:t xml:space="preserve"> microenvironment, the role of sophisticated machine learning techniques will become increasingly pivotal. Future research should focus on refining these methods, exploring their comparative efficacies, and developing more streamlined approaches to HS identification. Such advancements will be crucial in enhancing our understanding of </w:t>
      </w:r>
      <w:r>
        <w:t>tumour</w:t>
      </w:r>
      <w:r>
        <w:t xml:space="preserve"> </w:t>
      </w:r>
      <w:r>
        <w:t>behaviour</w:t>
      </w:r>
      <w:r>
        <w:t xml:space="preserve"> and in guiding the development of targeted therapeutic strategies.</w:t>
      </w:r>
    </w:p>
    <w:p w14:paraId="048B600C" w14:textId="3418BEEC" w:rsidR="005E390B" w:rsidRPr="00ED7852" w:rsidRDefault="00951270" w:rsidP="00951270">
      <w:r>
        <w:t xml:space="preserve">In summary, this systematic review sheds light on the current state of HS identification, emphasizing both the achievements and challenges in this dynamic field, and sets a direction for future research that harnesses the power of advanced machine learning techniques to unravel the complexities of </w:t>
      </w:r>
      <w:r>
        <w:t>tumour</w:t>
      </w:r>
      <w:r>
        <w:t xml:space="preserve"> hypoxia.</w:t>
      </w:r>
    </w:p>
    <w:p w14:paraId="431494D7" w14:textId="2CF2BEC7" w:rsidR="00D00D43" w:rsidRPr="00D00D43" w:rsidRDefault="005E390B" w:rsidP="00D00D43">
      <w:pPr>
        <w:pStyle w:val="EndNoteBibliography"/>
        <w:spacing w:after="0"/>
        <w:ind w:left="720" w:hanging="720"/>
      </w:pPr>
      <w:r w:rsidRPr="00ED7852">
        <w:fldChar w:fldCharType="begin"/>
      </w:r>
      <w:r w:rsidRPr="00ED7852">
        <w:instrText xml:space="preserve"> ADDIN EN.REFLIST </w:instrText>
      </w:r>
      <w:r w:rsidRPr="00ED7852">
        <w:fldChar w:fldCharType="separate"/>
      </w:r>
      <w:r w:rsidR="00D00D43" w:rsidRPr="00D00D43">
        <w:t xml:space="preserve">Brooks, J. M., Menezes, A. N., Ibrahim, M., Archer, L., Lal, N., Bagnall, C. J., von Zeidler, S. V., Valentine, H. R., Spruce, R. J., Batis, N., Bryant, J. L., Hartley, M., Kaul, B., Ryan, G. B., Bao, R., Khattri, A., Lee, S. P., Ogbureke, K. U. E., Middleton, G., . . . Mehanna, H. (2019). Development and Validation of a Combined Hypoxia and Immune Prognostic Classifier for Head and Neck Cancer. </w:t>
      </w:r>
      <w:r w:rsidR="00D00D43" w:rsidRPr="00D00D43">
        <w:rPr>
          <w:i/>
        </w:rPr>
        <w:t>Clinical Cancer Research</w:t>
      </w:r>
      <w:r w:rsidR="00D00D43" w:rsidRPr="00D00D43">
        <w:t>,</w:t>
      </w:r>
      <w:r w:rsidR="00D00D43" w:rsidRPr="00D00D43">
        <w:rPr>
          <w:i/>
        </w:rPr>
        <w:t xml:space="preserve"> 25</w:t>
      </w:r>
      <w:r w:rsidR="00D00D43" w:rsidRPr="00D00D43">
        <w:t xml:space="preserve">(17), 5315-5328. </w:t>
      </w:r>
      <w:hyperlink r:id="rId6" w:history="1">
        <w:r w:rsidR="00D00D43" w:rsidRPr="00D00D43">
          <w:rPr>
            <w:rStyle w:val="Hyperlink"/>
          </w:rPr>
          <w:t>https://doi.org/10.1158/1078-0432.CCR-18-3314</w:t>
        </w:r>
      </w:hyperlink>
      <w:r w:rsidR="00D00D43" w:rsidRPr="00D00D43">
        <w:t xml:space="preserve"> </w:t>
      </w:r>
    </w:p>
    <w:p w14:paraId="76E5FC59" w14:textId="35618A7B" w:rsidR="00D00D43" w:rsidRPr="00D00D43" w:rsidRDefault="00D00D43" w:rsidP="00D00D43">
      <w:pPr>
        <w:pStyle w:val="EndNoteBibliography"/>
        <w:spacing w:after="0"/>
        <w:ind w:left="720" w:hanging="720"/>
      </w:pPr>
      <w:r w:rsidRPr="00D00D43">
        <w:t xml:space="preserve">Buffa, F. M., Harris, A. L., West, C. M., &amp; Miller, C. J. (2010). Large meta-analysis of multiple cancers reveals a common, compact and highly prognostic hypoxia metagene [Article]. </w:t>
      </w:r>
      <w:r w:rsidRPr="00D00D43">
        <w:rPr>
          <w:i/>
        </w:rPr>
        <w:t>British Journal of Cancer</w:t>
      </w:r>
      <w:r w:rsidRPr="00D00D43">
        <w:t>,</w:t>
      </w:r>
      <w:r w:rsidRPr="00D00D43">
        <w:rPr>
          <w:i/>
        </w:rPr>
        <w:t xml:space="preserve"> 102</w:t>
      </w:r>
      <w:r w:rsidRPr="00D00D43">
        <w:t xml:space="preserve">(2), 428-435. </w:t>
      </w:r>
      <w:hyperlink r:id="rId7" w:history="1">
        <w:r w:rsidRPr="00D00D43">
          <w:rPr>
            <w:rStyle w:val="Hyperlink"/>
          </w:rPr>
          <w:t>https://doi.org/10.1038/sj.bjc.6605450</w:t>
        </w:r>
      </w:hyperlink>
      <w:r w:rsidRPr="00D00D43">
        <w:t xml:space="preserve"> </w:t>
      </w:r>
    </w:p>
    <w:p w14:paraId="50E2B092" w14:textId="1A7C0097" w:rsidR="00D00D43" w:rsidRPr="00D00D43" w:rsidRDefault="00D00D43" w:rsidP="00D00D43">
      <w:pPr>
        <w:pStyle w:val="EndNoteBibliography"/>
        <w:spacing w:after="0"/>
        <w:ind w:left="720" w:hanging="720"/>
      </w:pPr>
      <w:r w:rsidRPr="00D00D43">
        <w:t xml:space="preserve">Chen, D., Huang, H., Zang, L., Gao, W., Zhu, H., &amp; Yu, X. (2021). Development and Verification of the Hypoxia- and Immune-Associated Prognostic Signature for Pancreatic Ductal Adenocarcinoma. </w:t>
      </w:r>
      <w:r w:rsidRPr="00D00D43">
        <w:rPr>
          <w:i/>
        </w:rPr>
        <w:t>Front Immunol</w:t>
      </w:r>
      <w:r w:rsidRPr="00D00D43">
        <w:t>,</w:t>
      </w:r>
      <w:r w:rsidRPr="00D00D43">
        <w:rPr>
          <w:i/>
        </w:rPr>
        <w:t xml:space="preserve"> 12</w:t>
      </w:r>
      <w:r w:rsidRPr="00D00D43">
        <w:t xml:space="preserve">, 728062. </w:t>
      </w:r>
      <w:hyperlink r:id="rId8" w:history="1">
        <w:r w:rsidRPr="00D00D43">
          <w:rPr>
            <w:rStyle w:val="Hyperlink"/>
          </w:rPr>
          <w:t>https://doi.org/10.3389/fimmu.2021.728062</w:t>
        </w:r>
      </w:hyperlink>
      <w:r w:rsidRPr="00D00D43">
        <w:t xml:space="preserve"> </w:t>
      </w:r>
    </w:p>
    <w:p w14:paraId="13FD7D45" w14:textId="77777777" w:rsidR="00D00D43" w:rsidRPr="00D00D43" w:rsidRDefault="00D00D43" w:rsidP="00D00D43">
      <w:pPr>
        <w:pStyle w:val="EndNoteBibliography"/>
        <w:spacing w:after="0"/>
        <w:ind w:left="720" w:hanging="720"/>
      </w:pPr>
      <w:r w:rsidRPr="00D00D43">
        <w:t xml:space="preserve">Franco, E. F., Rana, P., Cruz, A., Calderón, V. V., Azevedo, V., Ramos, R. T. J., &amp; Ghosh, P. (2021). Performance Comparison of Deep Learning Autoencoders for Cancer Subtype Detection Using Multi-Omics Data. </w:t>
      </w:r>
      <w:r w:rsidRPr="00D00D43">
        <w:rPr>
          <w:i/>
        </w:rPr>
        <w:t>Cancers</w:t>
      </w:r>
      <w:r w:rsidRPr="00D00D43">
        <w:t>,</w:t>
      </w:r>
      <w:r w:rsidRPr="00D00D43">
        <w:rPr>
          <w:i/>
        </w:rPr>
        <w:t xml:space="preserve"> 13</w:t>
      </w:r>
      <w:r w:rsidRPr="00D00D43">
        <w:t xml:space="preserve">(9). </w:t>
      </w:r>
    </w:p>
    <w:p w14:paraId="7EDA842B" w14:textId="5D1D6C14" w:rsidR="00D00D43" w:rsidRPr="00D00D43" w:rsidRDefault="00D00D43" w:rsidP="00D00D43">
      <w:pPr>
        <w:pStyle w:val="EndNoteBibliography"/>
        <w:spacing w:after="0"/>
        <w:ind w:left="720" w:hanging="720"/>
      </w:pPr>
      <w:r w:rsidRPr="00D00D43">
        <w:t xml:space="preserve">Gui, C.-P., Wei, J.-H., Chen, Y.-H., Fu, L.-M., Tang, Y.-M., Cao, J.-Z., Chen, W., &amp; Luo, J.-H. (2021). A new thinking: extended application of genomic selection to screen multiomics data for development of novel hypoxia-immune biomarkers and target therapy of clear cell renal cell carcinoma. </w:t>
      </w:r>
      <w:r w:rsidRPr="00D00D43">
        <w:rPr>
          <w:i/>
        </w:rPr>
        <w:t>Briefings in Bioinformatics</w:t>
      </w:r>
      <w:r w:rsidRPr="00D00D43">
        <w:t>,</w:t>
      </w:r>
      <w:r w:rsidRPr="00D00D43">
        <w:rPr>
          <w:i/>
        </w:rPr>
        <w:t xml:space="preserve"> 22</w:t>
      </w:r>
      <w:r w:rsidRPr="00D00D43">
        <w:t xml:space="preserve">(6), bbab173. </w:t>
      </w:r>
      <w:hyperlink r:id="rId9" w:history="1">
        <w:r w:rsidRPr="00D00D43">
          <w:rPr>
            <w:rStyle w:val="Hyperlink"/>
          </w:rPr>
          <w:t>https://doi.org/10.1093/bib/bbab173</w:t>
        </w:r>
      </w:hyperlink>
      <w:r w:rsidRPr="00D00D43">
        <w:t xml:space="preserve"> </w:t>
      </w:r>
    </w:p>
    <w:p w14:paraId="409B2356" w14:textId="568CA66C" w:rsidR="00D00D43" w:rsidRPr="00D00D43" w:rsidRDefault="00D00D43" w:rsidP="00D00D43">
      <w:pPr>
        <w:pStyle w:val="EndNoteBibliography"/>
        <w:spacing w:after="0"/>
        <w:ind w:left="720" w:hanging="720"/>
      </w:pPr>
      <w:r w:rsidRPr="00D00D43">
        <w:t xml:space="preserve">Hong, S., Zhang, Y., Cao, M., Lin, A., Yang, Q., Zhang, J., Luo, P., &amp; Guo, L. (2021). Hypoxic Characteristic Genes Predict Response to Immunotherapy for Urothelial Carcinoma [Original Research]. </w:t>
      </w:r>
      <w:r w:rsidRPr="00D00D43">
        <w:rPr>
          <w:i/>
        </w:rPr>
        <w:t>Frontiers in Cell and Developmental Biology</w:t>
      </w:r>
      <w:r w:rsidRPr="00D00D43">
        <w:t>,</w:t>
      </w:r>
      <w:r w:rsidRPr="00D00D43">
        <w:rPr>
          <w:i/>
        </w:rPr>
        <w:t xml:space="preserve"> 9</w:t>
      </w:r>
      <w:r w:rsidRPr="00D00D43">
        <w:t xml:space="preserve">. </w:t>
      </w:r>
      <w:hyperlink r:id="rId10" w:history="1">
        <w:r w:rsidRPr="00D00D43">
          <w:rPr>
            <w:rStyle w:val="Hyperlink"/>
          </w:rPr>
          <w:t>https://www.frontiersin.org/articles/10.3389/fcell.2021.762478</w:t>
        </w:r>
      </w:hyperlink>
      <w:r w:rsidRPr="00D00D43">
        <w:t xml:space="preserve"> </w:t>
      </w:r>
    </w:p>
    <w:p w14:paraId="50D9479B" w14:textId="7AE6C747" w:rsidR="00D00D43" w:rsidRPr="00D00D43" w:rsidRDefault="00D00D43" w:rsidP="00D00D43">
      <w:pPr>
        <w:pStyle w:val="EndNoteBibliography"/>
        <w:spacing w:after="0"/>
        <w:ind w:left="720" w:hanging="720"/>
      </w:pPr>
      <w:r w:rsidRPr="00D00D43">
        <w:lastRenderedPageBreak/>
        <w:t xml:space="preserve">Lalonde, E., Ishkanian, A. S., Sykes, J., Fraser, M., Ross-Adams, H., Erho, N., Dunning, M. J., Halim, S., Lamb, A. D., Moon, N. C., Zafarana, G., Warren, A. Y., Meng, X., Thoms, J., Grzadkowski, M. R., Berlin, A., Have, C. L., Ramnarine, V. R., Yao, C. Q., . . . Bristow, R. G. (2014). Tumour genomic and microenvironmental heterogeneity for integrated prediction of 5-year biochemical recurrence of prostate cancer: a retrospective cohort study. </w:t>
      </w:r>
      <w:r w:rsidRPr="00D00D43">
        <w:rPr>
          <w:i/>
        </w:rPr>
        <w:t>The Lancet Oncology</w:t>
      </w:r>
      <w:r w:rsidRPr="00D00D43">
        <w:t>,</w:t>
      </w:r>
      <w:r w:rsidRPr="00D00D43">
        <w:rPr>
          <w:i/>
        </w:rPr>
        <w:t xml:space="preserve"> 15</w:t>
      </w:r>
      <w:r w:rsidRPr="00D00D43">
        <w:t xml:space="preserve">(13), 1521-1532. </w:t>
      </w:r>
      <w:hyperlink r:id="rId11" w:history="1">
        <w:r w:rsidRPr="00D00D43">
          <w:rPr>
            <w:rStyle w:val="Hyperlink"/>
          </w:rPr>
          <w:t>https://doi.org/https://doi.org/10.1016/S1470-2045(14)71021-6</w:t>
        </w:r>
      </w:hyperlink>
      <w:r w:rsidRPr="00D00D43">
        <w:t xml:space="preserve"> </w:t>
      </w:r>
    </w:p>
    <w:p w14:paraId="693DEDFC" w14:textId="01BD492B" w:rsidR="00D00D43" w:rsidRPr="00D00D43" w:rsidRDefault="00D00D43" w:rsidP="00D00D43">
      <w:pPr>
        <w:pStyle w:val="EndNoteBibliography"/>
        <w:spacing w:after="0"/>
        <w:ind w:left="720" w:hanging="720"/>
      </w:pPr>
      <w:r w:rsidRPr="00D00D43">
        <w:t xml:space="preserve">Lane, B., Khan, M. T., Choudhury, A., Salem, A., &amp; West, C. M. L. (2022). Development and validation of a hypoxia-associated signature for lung adenocarcinoma. </w:t>
      </w:r>
      <w:r w:rsidRPr="00D00D43">
        <w:rPr>
          <w:i/>
        </w:rPr>
        <w:t>Sci Rep</w:t>
      </w:r>
      <w:r w:rsidRPr="00D00D43">
        <w:t>,</w:t>
      </w:r>
      <w:r w:rsidRPr="00D00D43">
        <w:rPr>
          <w:i/>
        </w:rPr>
        <w:t xml:space="preserve"> 12</w:t>
      </w:r>
      <w:r w:rsidRPr="00D00D43">
        <w:t xml:space="preserve">(1), 1290. </w:t>
      </w:r>
      <w:hyperlink r:id="rId12" w:history="1">
        <w:r w:rsidRPr="00D00D43">
          <w:rPr>
            <w:rStyle w:val="Hyperlink"/>
          </w:rPr>
          <w:t>https://doi.org/10.1038/s41598-022-05385-7</w:t>
        </w:r>
      </w:hyperlink>
      <w:r w:rsidRPr="00D00D43">
        <w:t xml:space="preserve"> </w:t>
      </w:r>
    </w:p>
    <w:p w14:paraId="5F932470" w14:textId="46D83380" w:rsidR="00D00D43" w:rsidRPr="00D00D43" w:rsidRDefault="00D00D43" w:rsidP="00D00D43">
      <w:pPr>
        <w:pStyle w:val="EndNoteBibliography"/>
        <w:spacing w:after="0"/>
        <w:ind w:left="720" w:hanging="720"/>
      </w:pPr>
      <w:r w:rsidRPr="00D00D43">
        <w:t xml:space="preserve">Li, J., Qiao, H., Wu, F., Sun, S., Feng, C., Li, C., Yan, W., Lv, W., Wu, H., Liu, M., Chen, X., Liu, X., Wang, W., Cai, Y., Zhang, Y., Zhou, Z., Zhang, Y., &amp; Zhang, S. (2022). A novel hypoxia- and lactate metabolism-related signature to predict prognosis and immunotherapy responses for breast cancer by integrating machine learning and bioinformatic analyses [Original Research]. </w:t>
      </w:r>
      <w:r w:rsidRPr="00D00D43">
        <w:rPr>
          <w:i/>
        </w:rPr>
        <w:t>Frontiers in Immunology</w:t>
      </w:r>
      <w:r w:rsidRPr="00D00D43">
        <w:t>,</w:t>
      </w:r>
      <w:r w:rsidRPr="00D00D43">
        <w:rPr>
          <w:i/>
        </w:rPr>
        <w:t xml:space="preserve"> 13</w:t>
      </w:r>
      <w:r w:rsidRPr="00D00D43">
        <w:t xml:space="preserve">. </w:t>
      </w:r>
      <w:hyperlink r:id="rId13" w:history="1">
        <w:r w:rsidRPr="00D00D43">
          <w:rPr>
            <w:rStyle w:val="Hyperlink"/>
          </w:rPr>
          <w:t>https://doi.org/10.3389/fimmu.2022.998140</w:t>
        </w:r>
      </w:hyperlink>
      <w:r w:rsidRPr="00D00D43">
        <w:t xml:space="preserve"> </w:t>
      </w:r>
    </w:p>
    <w:p w14:paraId="2FA2C58B" w14:textId="03511C0B" w:rsidR="00D00D43" w:rsidRPr="00D00D43" w:rsidRDefault="00D00D43" w:rsidP="00D00D43">
      <w:pPr>
        <w:pStyle w:val="EndNoteBibliography"/>
        <w:spacing w:after="0"/>
        <w:ind w:left="720" w:hanging="720"/>
      </w:pPr>
      <w:r w:rsidRPr="00D00D43">
        <w:t xml:space="preserve">Liu, Y., Wu, J., Huang, W., Weng, S., Wang, B., Chen, Y., &amp; Wang, H. (2020). Development and validation of a hypoxia-immune-based microenvironment gene signature for risk stratification in gastric cancer. </w:t>
      </w:r>
      <w:r w:rsidRPr="00D00D43">
        <w:rPr>
          <w:i/>
        </w:rPr>
        <w:t>Journal of Translational Medicine</w:t>
      </w:r>
      <w:r w:rsidRPr="00D00D43">
        <w:t>,</w:t>
      </w:r>
      <w:r w:rsidRPr="00D00D43">
        <w:rPr>
          <w:i/>
        </w:rPr>
        <w:t xml:space="preserve"> 18</w:t>
      </w:r>
      <w:r w:rsidRPr="00D00D43">
        <w:t xml:space="preserve">(1), 201. </w:t>
      </w:r>
      <w:hyperlink r:id="rId14" w:history="1">
        <w:r w:rsidRPr="00D00D43">
          <w:rPr>
            <w:rStyle w:val="Hyperlink"/>
          </w:rPr>
          <w:t>https://doi.org/10.1186/s12967-020-02366-0</w:t>
        </w:r>
      </w:hyperlink>
      <w:r w:rsidRPr="00D00D43">
        <w:t xml:space="preserve"> </w:t>
      </w:r>
    </w:p>
    <w:p w14:paraId="69B9DCB4" w14:textId="7F0B82A2" w:rsidR="00D00D43" w:rsidRPr="00D00D43" w:rsidRDefault="00D00D43" w:rsidP="00D00D43">
      <w:pPr>
        <w:pStyle w:val="EndNoteBibliography"/>
        <w:spacing w:after="0"/>
        <w:ind w:left="720" w:hanging="720"/>
      </w:pPr>
      <w:r w:rsidRPr="00D00D43">
        <w:t xml:space="preserve">Liu, Z., Tang, Q., Qi, T., Othmane, B., Yang, Z., Chen, J., Hu, J., &amp; Zu, X. (2021). A Robust Hypoxia Risk Score Predicts the Clinical Outcomes and Tumor Microenvironment Immune Characters in Bladder Cancer [Original Research]. </w:t>
      </w:r>
      <w:r w:rsidRPr="00D00D43">
        <w:rPr>
          <w:i/>
        </w:rPr>
        <w:t>Frontiers in Immunology</w:t>
      </w:r>
      <w:r w:rsidRPr="00D00D43">
        <w:t>,</w:t>
      </w:r>
      <w:r w:rsidRPr="00D00D43">
        <w:rPr>
          <w:i/>
        </w:rPr>
        <w:t xml:space="preserve"> 12</w:t>
      </w:r>
      <w:r w:rsidRPr="00D00D43">
        <w:t xml:space="preserve">. </w:t>
      </w:r>
      <w:hyperlink r:id="rId15" w:history="1">
        <w:r w:rsidRPr="00D00D43">
          <w:rPr>
            <w:rStyle w:val="Hyperlink"/>
          </w:rPr>
          <w:t>https://doi.org/10.3389/fimmu.2021.725223</w:t>
        </w:r>
      </w:hyperlink>
      <w:r w:rsidRPr="00D00D43">
        <w:t xml:space="preserve"> </w:t>
      </w:r>
    </w:p>
    <w:p w14:paraId="5CADFE74" w14:textId="3BC09848" w:rsidR="00D00D43" w:rsidRPr="00D00D43" w:rsidRDefault="00D00D43" w:rsidP="00D00D43">
      <w:pPr>
        <w:pStyle w:val="EndNoteBibliography"/>
        <w:spacing w:after="0"/>
        <w:ind w:left="720" w:hanging="720"/>
      </w:pPr>
      <w:r w:rsidRPr="00D00D43">
        <w:t xml:space="preserve">Marotta, D., Karar, J., Jenkins, W. T., Kumanova, M., Jenkins, K. W., Tobias, J. W., Baldwin, D., Hatzigeorgiou, A., Alexiou, P., Evans, S. M., Alarcon, R., Maity, A., Koch, C., &amp; Koumenis, C. (2011). In vivo profiling of hypoxic gene expression in gliomas using the hypoxia marker EF5 and laser-capture microdissection [Article]. </w:t>
      </w:r>
      <w:r w:rsidRPr="00D00D43">
        <w:rPr>
          <w:i/>
        </w:rPr>
        <w:t>Cancer Research</w:t>
      </w:r>
      <w:r w:rsidRPr="00D00D43">
        <w:t>,</w:t>
      </w:r>
      <w:r w:rsidRPr="00D00D43">
        <w:rPr>
          <w:i/>
        </w:rPr>
        <w:t xml:space="preserve"> 71</w:t>
      </w:r>
      <w:r w:rsidRPr="00D00D43">
        <w:t xml:space="preserve">(3), 779-789. </w:t>
      </w:r>
      <w:hyperlink r:id="rId16" w:history="1">
        <w:r w:rsidRPr="00D00D43">
          <w:rPr>
            <w:rStyle w:val="Hyperlink"/>
          </w:rPr>
          <w:t>https://doi.org/10.1158/0008-5472.CAN-10-3061</w:t>
        </w:r>
      </w:hyperlink>
      <w:r w:rsidRPr="00D00D43">
        <w:t xml:space="preserve"> </w:t>
      </w:r>
    </w:p>
    <w:p w14:paraId="0A75BB64" w14:textId="22918A03" w:rsidR="00D00D43" w:rsidRPr="00D00D43" w:rsidRDefault="00D00D43" w:rsidP="00D00D43">
      <w:pPr>
        <w:pStyle w:val="EndNoteBibliography"/>
        <w:spacing w:after="0"/>
        <w:ind w:left="720" w:hanging="720"/>
      </w:pPr>
      <w:r w:rsidRPr="00D00D43">
        <w:t xml:space="preserve">Moher, D., Liberati, A., Tetzlaff, J., &amp; Altman, D. G. (2009). Preferred Reporting Items for Systematic Reviews and Meta-Analyses: The PRISMA Statement. </w:t>
      </w:r>
      <w:r w:rsidRPr="00D00D43">
        <w:rPr>
          <w:i/>
        </w:rPr>
        <w:t>Annals of Internal Medicine</w:t>
      </w:r>
      <w:r w:rsidRPr="00D00D43">
        <w:t>,</w:t>
      </w:r>
      <w:r w:rsidRPr="00D00D43">
        <w:rPr>
          <w:i/>
        </w:rPr>
        <w:t xml:space="preserve"> 151</w:t>
      </w:r>
      <w:r w:rsidRPr="00D00D43">
        <w:t xml:space="preserve">(4), 264-269. </w:t>
      </w:r>
      <w:hyperlink r:id="rId17" w:history="1">
        <w:r w:rsidRPr="00D00D43">
          <w:rPr>
            <w:rStyle w:val="Hyperlink"/>
          </w:rPr>
          <w:t>https://doi.org/10.7326/0003-4819-151-4-200908180-00135</w:t>
        </w:r>
      </w:hyperlink>
      <w:r w:rsidRPr="00D00D43">
        <w:t xml:space="preserve"> </w:t>
      </w:r>
    </w:p>
    <w:p w14:paraId="05554CC4" w14:textId="6C91A394" w:rsidR="00D00D43" w:rsidRPr="00D00D43" w:rsidRDefault="00D00D43" w:rsidP="00D00D43">
      <w:pPr>
        <w:pStyle w:val="EndNoteBibliography"/>
        <w:spacing w:after="0"/>
        <w:ind w:left="720" w:hanging="720"/>
      </w:pPr>
      <w:r w:rsidRPr="00D00D43">
        <w:t xml:space="preserve">Moons, K. G. M., de Groot, J. A. H., Bouwmeester, W., Vergouwe, Y., Mallett, S., Altman, D. G., Reitsma, J. B., &amp; Collins, G. S. (2014). Critical Appraisal and Data Extraction for Systematic Reviews of Prediction Modelling Studies: The CHARMS Checklist. </w:t>
      </w:r>
      <w:r w:rsidRPr="00D00D43">
        <w:rPr>
          <w:i/>
        </w:rPr>
        <w:t>PLOS Medicine</w:t>
      </w:r>
      <w:r w:rsidRPr="00D00D43">
        <w:t>,</w:t>
      </w:r>
      <w:r w:rsidRPr="00D00D43">
        <w:rPr>
          <w:i/>
        </w:rPr>
        <w:t xml:space="preserve"> 11</w:t>
      </w:r>
      <w:r w:rsidRPr="00D00D43">
        <w:t xml:space="preserve">(10), e1001744. </w:t>
      </w:r>
      <w:hyperlink r:id="rId18" w:history="1">
        <w:r w:rsidRPr="00D00D43">
          <w:rPr>
            <w:rStyle w:val="Hyperlink"/>
          </w:rPr>
          <w:t>https://doi.org/10.1371/journal.pmed.1001744</w:t>
        </w:r>
      </w:hyperlink>
      <w:r w:rsidRPr="00D00D43">
        <w:t xml:space="preserve"> </w:t>
      </w:r>
    </w:p>
    <w:p w14:paraId="6D782726" w14:textId="7440CEA5" w:rsidR="00D00D43" w:rsidRPr="00D00D43" w:rsidRDefault="00D00D43" w:rsidP="00D00D43">
      <w:pPr>
        <w:pStyle w:val="EndNoteBibliography"/>
        <w:spacing w:after="0"/>
        <w:ind w:left="720" w:hanging="720"/>
      </w:pPr>
      <w:r w:rsidRPr="00D00D43">
        <w:t xml:space="preserve">Nie, C., Qin, H., &amp; Zhang, L. (2022). Identification and validation of a prognostic signature related to hypoxic tumor microenvironment in cervical cancer. </w:t>
      </w:r>
      <w:r w:rsidRPr="00D00D43">
        <w:rPr>
          <w:i/>
        </w:rPr>
        <w:t>PLOS ONE</w:t>
      </w:r>
      <w:r w:rsidRPr="00D00D43">
        <w:t>,</w:t>
      </w:r>
      <w:r w:rsidRPr="00D00D43">
        <w:rPr>
          <w:i/>
        </w:rPr>
        <w:t xml:space="preserve"> 17</w:t>
      </w:r>
      <w:r w:rsidRPr="00D00D43">
        <w:t xml:space="preserve">(6), e0269462. </w:t>
      </w:r>
      <w:hyperlink r:id="rId19" w:history="1">
        <w:r w:rsidRPr="00D00D43">
          <w:rPr>
            <w:rStyle w:val="Hyperlink"/>
          </w:rPr>
          <w:t>https://doi.org/10.1371/journal.pone.0269462</w:t>
        </w:r>
      </w:hyperlink>
      <w:r w:rsidRPr="00D00D43">
        <w:t xml:space="preserve"> </w:t>
      </w:r>
    </w:p>
    <w:p w14:paraId="6035D420" w14:textId="454DF9BE" w:rsidR="00D00D43" w:rsidRPr="00D00D43" w:rsidRDefault="00D00D43" w:rsidP="00D00D43">
      <w:pPr>
        <w:pStyle w:val="EndNoteBibliography"/>
        <w:spacing w:after="0"/>
        <w:ind w:left="720" w:hanging="720"/>
      </w:pPr>
      <w:r w:rsidRPr="00D00D43">
        <w:t xml:space="preserve">Seigneuric, R., Starmans, M. H. W., Fung, G., Krishnapuram, B., Nuyten, D. S. A., van Erk, A., Magagnin, M. G., Rouschop, K. M., Krishnan, S., Rao, R. B., Evelo, C. T. A., Begg, A. C., Wouters, B. G., &amp; Lambin, P. (2007). Impact of supervised gene signatures of early hypoxia on patient survival [Article]. </w:t>
      </w:r>
      <w:r w:rsidRPr="00D00D43">
        <w:rPr>
          <w:i/>
        </w:rPr>
        <w:t>Radiotherapy and Oncology</w:t>
      </w:r>
      <w:r w:rsidRPr="00D00D43">
        <w:t>,</w:t>
      </w:r>
      <w:r w:rsidRPr="00D00D43">
        <w:rPr>
          <w:i/>
        </w:rPr>
        <w:t xml:space="preserve"> 83</w:t>
      </w:r>
      <w:r w:rsidRPr="00D00D43">
        <w:t xml:space="preserve">(3), 374-382. </w:t>
      </w:r>
      <w:hyperlink r:id="rId20" w:history="1">
        <w:r w:rsidRPr="00D00D43">
          <w:rPr>
            <w:rStyle w:val="Hyperlink"/>
          </w:rPr>
          <w:t>https://doi.org/10.1016/j.radonc.2007.05.002</w:t>
        </w:r>
      </w:hyperlink>
      <w:r w:rsidRPr="00D00D43">
        <w:t xml:space="preserve"> </w:t>
      </w:r>
    </w:p>
    <w:p w14:paraId="6752D351" w14:textId="21EF21C6" w:rsidR="00D00D43" w:rsidRPr="00D00D43" w:rsidRDefault="00D00D43" w:rsidP="00D00D43">
      <w:pPr>
        <w:pStyle w:val="EndNoteBibliography"/>
        <w:spacing w:after="0"/>
        <w:ind w:left="720" w:hanging="720"/>
      </w:pPr>
      <w:r w:rsidRPr="00D00D43">
        <w:t xml:space="preserve">Shao, J., Zhang, B., Kuai, L., &amp; Li, Q. (2021). Integrated analysis of hypoxia-associated lncRNA signature to predict prognosis and immune microenvironment of lung adenocarcinoma patients. </w:t>
      </w:r>
      <w:r w:rsidRPr="00D00D43">
        <w:rPr>
          <w:i/>
        </w:rPr>
        <w:t>Bioengineered</w:t>
      </w:r>
      <w:r w:rsidRPr="00D00D43">
        <w:t>,</w:t>
      </w:r>
      <w:r w:rsidRPr="00D00D43">
        <w:rPr>
          <w:i/>
        </w:rPr>
        <w:t xml:space="preserve"> 12</w:t>
      </w:r>
      <w:r w:rsidRPr="00D00D43">
        <w:t xml:space="preserve">(1), 6186-6200. </w:t>
      </w:r>
      <w:hyperlink r:id="rId21" w:history="1">
        <w:r w:rsidRPr="00D00D43">
          <w:rPr>
            <w:rStyle w:val="Hyperlink"/>
          </w:rPr>
          <w:t>https://doi.org/10.1080/21655979.2021.1973874</w:t>
        </w:r>
      </w:hyperlink>
      <w:r w:rsidRPr="00D00D43">
        <w:t xml:space="preserve"> </w:t>
      </w:r>
    </w:p>
    <w:p w14:paraId="556CDE4F" w14:textId="7EE176E5" w:rsidR="00D00D43" w:rsidRPr="00D00D43" w:rsidRDefault="00D00D43" w:rsidP="00D00D43">
      <w:pPr>
        <w:pStyle w:val="EndNoteBibliography"/>
        <w:spacing w:after="0"/>
        <w:ind w:left="720" w:hanging="720"/>
      </w:pPr>
      <w:r w:rsidRPr="00D00D43">
        <w:t xml:space="preserve">Shi, R., Bao, X., Unger, K., Sun, J., Lu, S., Manapov, F., Wang, X., Belka, C., &amp; Li, M. (2021). Identification and validation of hypoxia-derived gene signatures to predict clinical outcomes and therapeutic responses in stage I lung adenocarcinoma patients [Research Paper]. </w:t>
      </w:r>
      <w:r w:rsidRPr="00D00D43">
        <w:rPr>
          <w:i/>
        </w:rPr>
        <w:t>Theranostics</w:t>
      </w:r>
      <w:r w:rsidRPr="00D00D43">
        <w:t>,</w:t>
      </w:r>
      <w:r w:rsidRPr="00D00D43">
        <w:rPr>
          <w:i/>
        </w:rPr>
        <w:t xml:space="preserve"> 11</w:t>
      </w:r>
      <w:r w:rsidRPr="00D00D43">
        <w:t xml:space="preserve">(10), 5061-5076. </w:t>
      </w:r>
      <w:hyperlink r:id="rId22" w:history="1">
        <w:r w:rsidRPr="00D00D43">
          <w:rPr>
            <w:rStyle w:val="Hyperlink"/>
          </w:rPr>
          <w:t>https://doi.org/10.7150/thno.56202</w:t>
        </w:r>
      </w:hyperlink>
      <w:r w:rsidRPr="00D00D43">
        <w:t xml:space="preserve"> </w:t>
      </w:r>
    </w:p>
    <w:p w14:paraId="4AB34FC6" w14:textId="7695F33F" w:rsidR="00D00D43" w:rsidRPr="00D00D43" w:rsidRDefault="00D00D43" w:rsidP="00D00D43">
      <w:pPr>
        <w:pStyle w:val="EndNoteBibliography"/>
        <w:spacing w:after="0"/>
        <w:ind w:left="720" w:hanging="720"/>
      </w:pPr>
      <w:r w:rsidRPr="00D00D43">
        <w:lastRenderedPageBreak/>
        <w:t xml:space="preserve">Shou, Y., Yang, L., Yang, Y., Zhu, X., Li, F., &amp; Xu, J. (2021). Determination of hypoxia signature to predict prognosis and the tumor immune microenvironment in melanoma. </w:t>
      </w:r>
      <w:r w:rsidRPr="00D00D43">
        <w:rPr>
          <w:i/>
        </w:rPr>
        <w:t>Mol Omics</w:t>
      </w:r>
      <w:r w:rsidRPr="00D00D43">
        <w:t>,</w:t>
      </w:r>
      <w:r w:rsidRPr="00D00D43">
        <w:rPr>
          <w:i/>
        </w:rPr>
        <w:t xml:space="preserve"> 17</w:t>
      </w:r>
      <w:r w:rsidRPr="00D00D43">
        <w:t xml:space="preserve">(2), 307-316. </w:t>
      </w:r>
      <w:hyperlink r:id="rId23" w:history="1">
        <w:r w:rsidRPr="00D00D43">
          <w:rPr>
            <w:rStyle w:val="Hyperlink"/>
          </w:rPr>
          <w:t>https://doi.org/10.1039/d0mo00159g</w:t>
        </w:r>
      </w:hyperlink>
      <w:r w:rsidRPr="00D00D43">
        <w:t xml:space="preserve"> </w:t>
      </w:r>
    </w:p>
    <w:p w14:paraId="54AB1C3B" w14:textId="47B9812F" w:rsidR="00D00D43" w:rsidRPr="00D00D43" w:rsidRDefault="00D00D43" w:rsidP="00D00D43">
      <w:pPr>
        <w:pStyle w:val="EndNoteBibliography"/>
        <w:spacing w:after="0"/>
        <w:ind w:left="720" w:hanging="720"/>
      </w:pPr>
      <w:r w:rsidRPr="00D00D43">
        <w:t xml:space="preserve">Tawk, B., Schwager, C., Deffaa, O., Dyckhoff, G., Warta, R., Linge, A., Krause, M., Weichert, W., Baumann, M., Herold-Mende, C., Debus, J., &amp; Abdollahi, A. (2016). Comparative analysis of transcriptomics based hypoxia signatures in head- and neck squamous cell carcinoma. </w:t>
      </w:r>
      <w:r w:rsidRPr="00D00D43">
        <w:rPr>
          <w:i/>
        </w:rPr>
        <w:t>Radiotherapy and Oncology</w:t>
      </w:r>
      <w:r w:rsidRPr="00D00D43">
        <w:t>,</w:t>
      </w:r>
      <w:r w:rsidRPr="00D00D43">
        <w:rPr>
          <w:i/>
        </w:rPr>
        <w:t xml:space="preserve"> 118</w:t>
      </w:r>
      <w:r w:rsidRPr="00D00D43">
        <w:t xml:space="preserve">(2), 350-358. </w:t>
      </w:r>
      <w:hyperlink r:id="rId24" w:history="1">
        <w:r w:rsidRPr="00D00D43">
          <w:rPr>
            <w:rStyle w:val="Hyperlink"/>
          </w:rPr>
          <w:t>https://doi.org/https://doi.org/10.1016/j.radonc.2015.11.027</w:t>
        </w:r>
      </w:hyperlink>
      <w:r w:rsidRPr="00D00D43">
        <w:t xml:space="preserve"> </w:t>
      </w:r>
    </w:p>
    <w:p w14:paraId="468287AE" w14:textId="19FD32A4" w:rsidR="00D00D43" w:rsidRPr="00D00D43" w:rsidRDefault="00D00D43" w:rsidP="00D00D43">
      <w:pPr>
        <w:pStyle w:val="EndNoteBibliography"/>
        <w:spacing w:after="0"/>
        <w:ind w:left="720" w:hanging="720"/>
      </w:pPr>
      <w:r w:rsidRPr="00D00D43">
        <w:t xml:space="preserve">Tian, X., Zheng, J., Mou, W., Lu, G., Chen, S., Du, J., Zheng, Y., Chen, S., Shen, B., Li, J., &amp; Wang, N. (2022). Development and validation of a hypoxia-stemness-based prognostic signature in pancreatic adenocarcinoma. </w:t>
      </w:r>
      <w:r w:rsidRPr="00D00D43">
        <w:rPr>
          <w:i/>
        </w:rPr>
        <w:t>Front Pharmacol</w:t>
      </w:r>
      <w:r w:rsidRPr="00D00D43">
        <w:t>,</w:t>
      </w:r>
      <w:r w:rsidRPr="00D00D43">
        <w:rPr>
          <w:i/>
        </w:rPr>
        <w:t xml:space="preserve"> 13</w:t>
      </w:r>
      <w:r w:rsidRPr="00D00D43">
        <w:t xml:space="preserve">, 939542. </w:t>
      </w:r>
      <w:hyperlink r:id="rId25" w:history="1">
        <w:r w:rsidRPr="00D00D43">
          <w:rPr>
            <w:rStyle w:val="Hyperlink"/>
          </w:rPr>
          <w:t>https://doi.org/10.3389/fphar.2022.939542</w:t>
        </w:r>
      </w:hyperlink>
      <w:r w:rsidRPr="00D00D43">
        <w:t xml:space="preserve"> </w:t>
      </w:r>
    </w:p>
    <w:p w14:paraId="2A823F4C" w14:textId="6F4DDDE4" w:rsidR="00D00D43" w:rsidRPr="00D00D43" w:rsidRDefault="00D00D43" w:rsidP="00D00D43">
      <w:pPr>
        <w:pStyle w:val="EndNoteBibliography"/>
        <w:spacing w:after="0"/>
        <w:ind w:left="720" w:hanging="720"/>
      </w:pPr>
      <w:r w:rsidRPr="00D00D43">
        <w:t xml:space="preserve">Toustrup, K., Sørensen, B. S., Alsner, J., &amp; Overgaard, J. (2012). Hypoxia Gene Expression Signatures as Prognostic and Predictive Markers in Head and Neck Radiotherapy. </w:t>
      </w:r>
      <w:r w:rsidRPr="00D00D43">
        <w:rPr>
          <w:i/>
        </w:rPr>
        <w:t>Seminars in Radiation Oncology</w:t>
      </w:r>
      <w:r w:rsidRPr="00D00D43">
        <w:t>,</w:t>
      </w:r>
      <w:r w:rsidRPr="00D00D43">
        <w:rPr>
          <w:i/>
        </w:rPr>
        <w:t xml:space="preserve"> 22</w:t>
      </w:r>
      <w:r w:rsidRPr="00D00D43">
        <w:t xml:space="preserve">(2), 119-127. </w:t>
      </w:r>
      <w:hyperlink r:id="rId26" w:history="1">
        <w:r w:rsidRPr="00D00D43">
          <w:rPr>
            <w:rStyle w:val="Hyperlink"/>
          </w:rPr>
          <w:t>https://doi.org/https://doi.org/10.1016/j.semradonc.2011.12.006</w:t>
        </w:r>
      </w:hyperlink>
      <w:r w:rsidRPr="00D00D43">
        <w:t xml:space="preserve"> </w:t>
      </w:r>
    </w:p>
    <w:p w14:paraId="5F9E2D1E" w14:textId="205DCB5D" w:rsidR="00D00D43" w:rsidRPr="00D00D43" w:rsidRDefault="00D00D43" w:rsidP="00D00D43">
      <w:pPr>
        <w:pStyle w:val="EndNoteBibliography"/>
        <w:spacing w:after="0"/>
        <w:ind w:left="720" w:hanging="720"/>
      </w:pPr>
      <w:r w:rsidRPr="00D00D43">
        <w:t xml:space="preserve">Wang, K., Lu, Y., Liu, Z., Diao, M., &amp; Yang, L. (2022). Establishment and External Validation of a Hypoxia-Derived Gene Signature for Robustly Predicting Prognosis and Therapeutic Responses in Glioblastoma Multiforme. </w:t>
      </w:r>
      <w:r w:rsidRPr="00D00D43">
        <w:rPr>
          <w:i/>
        </w:rPr>
        <w:t>Biomed Res Int</w:t>
      </w:r>
      <w:r w:rsidRPr="00D00D43">
        <w:t>,</w:t>
      </w:r>
      <w:r w:rsidRPr="00D00D43">
        <w:rPr>
          <w:i/>
        </w:rPr>
        <w:t xml:space="preserve"> 2022</w:t>
      </w:r>
      <w:r w:rsidRPr="00D00D43">
        <w:t xml:space="preserve">, 7858477. </w:t>
      </w:r>
      <w:hyperlink r:id="rId27" w:history="1">
        <w:r w:rsidRPr="00D00D43">
          <w:rPr>
            <w:rStyle w:val="Hyperlink"/>
          </w:rPr>
          <w:t>https://doi.org/10.1155/2022/7858477</w:t>
        </w:r>
      </w:hyperlink>
      <w:r w:rsidRPr="00D00D43">
        <w:t xml:space="preserve"> </w:t>
      </w:r>
    </w:p>
    <w:p w14:paraId="21D9A912" w14:textId="760731F6" w:rsidR="00D00D43" w:rsidRPr="00D00D43" w:rsidRDefault="00D00D43" w:rsidP="00D00D43">
      <w:pPr>
        <w:pStyle w:val="EndNoteBibliography"/>
        <w:spacing w:after="0"/>
        <w:ind w:left="720" w:hanging="720"/>
      </w:pPr>
      <w:r w:rsidRPr="00D00D43">
        <w:t xml:space="preserve">Wolff, R. F., Moons, K. G. M., Riley, R. D., Whiting, P. F., Westwood, M., Collins, G. S., Reitsma, J. B., Kleijnen, J., &amp; Mallett, S. (2019). PROBAST: A Tool to Assess the Risk of Bias and Applicability of Prediction Model Studies. </w:t>
      </w:r>
      <w:r w:rsidRPr="00D00D43">
        <w:rPr>
          <w:i/>
        </w:rPr>
        <w:t>Annals of Internal Medicine</w:t>
      </w:r>
      <w:r w:rsidRPr="00D00D43">
        <w:t>,</w:t>
      </w:r>
      <w:r w:rsidRPr="00D00D43">
        <w:rPr>
          <w:i/>
        </w:rPr>
        <w:t xml:space="preserve"> 170</w:t>
      </w:r>
      <w:r w:rsidRPr="00D00D43">
        <w:t xml:space="preserve">(1), 51-58. </w:t>
      </w:r>
      <w:hyperlink r:id="rId28" w:history="1">
        <w:r w:rsidRPr="00D00D43">
          <w:rPr>
            <w:rStyle w:val="Hyperlink"/>
          </w:rPr>
          <w:t>https://doi.org/10.7326/M18-1376</w:t>
        </w:r>
      </w:hyperlink>
      <w:r w:rsidRPr="00D00D43">
        <w:t xml:space="preserve"> </w:t>
      </w:r>
    </w:p>
    <w:p w14:paraId="6903E6F5" w14:textId="5F85747B" w:rsidR="00D00D43" w:rsidRPr="00D00D43" w:rsidRDefault="00D00D43" w:rsidP="00D00D43">
      <w:pPr>
        <w:pStyle w:val="EndNoteBibliography"/>
        <w:spacing w:after="0"/>
        <w:ind w:left="720" w:hanging="720"/>
      </w:pPr>
      <w:r w:rsidRPr="00D00D43">
        <w:t xml:space="preserve">Yang, X., Weng, X., Yang, Y., Zhang, M., Xiu, Y., Peng, W., Liao, X., Xu, M., Sun, Y., &amp; Liu, X. (2021). A combined hypoxia and immune gene signature for predicting survival and risk stratification in triple-negative breast cancer. </w:t>
      </w:r>
      <w:r w:rsidRPr="00D00D43">
        <w:rPr>
          <w:i/>
        </w:rPr>
        <w:t>Aging (Albany NY)</w:t>
      </w:r>
      <w:r w:rsidRPr="00D00D43">
        <w:t>,</w:t>
      </w:r>
      <w:r w:rsidRPr="00D00D43">
        <w:rPr>
          <w:i/>
        </w:rPr>
        <w:t xml:space="preserve"> 13</w:t>
      </w:r>
      <w:r w:rsidRPr="00D00D43">
        <w:t xml:space="preserve">(15), 19486-19509. </w:t>
      </w:r>
      <w:hyperlink r:id="rId29" w:history="1">
        <w:r w:rsidRPr="00D00D43">
          <w:rPr>
            <w:rStyle w:val="Hyperlink"/>
          </w:rPr>
          <w:t>https://doi.org/10.18632/aging.203360</w:t>
        </w:r>
      </w:hyperlink>
      <w:r w:rsidRPr="00D00D43">
        <w:t xml:space="preserve"> </w:t>
      </w:r>
    </w:p>
    <w:p w14:paraId="3B223D9E" w14:textId="1BDD256B" w:rsidR="00D00D43" w:rsidRPr="00D00D43" w:rsidRDefault="00D00D43" w:rsidP="00D00D43">
      <w:pPr>
        <w:pStyle w:val="EndNoteBibliography"/>
        <w:spacing w:after="0"/>
        <w:ind w:left="720" w:hanging="720"/>
      </w:pPr>
      <w:r w:rsidRPr="00D00D43">
        <w:t xml:space="preserve">Zeng, F., Zhang, Y., Han, X., Zeng, M., Gao, Y., &amp; Weng, J. (2021). Employing hypoxia characterization to predict tumour immune microenvironment, treatment sensitivity and prognosis in hepatocellular carcinoma. </w:t>
      </w:r>
      <w:r w:rsidRPr="00D00D43">
        <w:rPr>
          <w:i/>
        </w:rPr>
        <w:t>Computational and Structural Biotechnology Journal</w:t>
      </w:r>
      <w:r w:rsidRPr="00D00D43">
        <w:t>,</w:t>
      </w:r>
      <w:r w:rsidRPr="00D00D43">
        <w:rPr>
          <w:i/>
        </w:rPr>
        <w:t xml:space="preserve"> 19</w:t>
      </w:r>
      <w:r w:rsidRPr="00D00D43">
        <w:t xml:space="preserve">, 2775-2789. </w:t>
      </w:r>
      <w:hyperlink r:id="rId30" w:history="1">
        <w:r w:rsidRPr="00D00D43">
          <w:rPr>
            <w:rStyle w:val="Hyperlink"/>
          </w:rPr>
          <w:t>https://doi.org/https://doi.org/10.1016/j.csbj.2021.03.033</w:t>
        </w:r>
      </w:hyperlink>
      <w:r w:rsidRPr="00D00D43">
        <w:t xml:space="preserve"> </w:t>
      </w:r>
    </w:p>
    <w:p w14:paraId="78F68E37" w14:textId="6CA4EC5E" w:rsidR="00D00D43" w:rsidRPr="00D00D43" w:rsidRDefault="00D00D43" w:rsidP="00D00D43">
      <w:pPr>
        <w:pStyle w:val="EndNoteBibliography"/>
        <w:spacing w:after="0"/>
        <w:ind w:left="720" w:hanging="720"/>
      </w:pPr>
      <w:r w:rsidRPr="00D00D43">
        <w:t xml:space="preserve">Zhang, B., Tang, B., Gao, J., Li, J., Kong, L., &amp; Qin, L. (2020). A hypoxia-related signature for clinically predicting diagnosis, prognosis and immune microenvironment of hepatocellular carcinoma patients. </w:t>
      </w:r>
      <w:r w:rsidRPr="00D00D43">
        <w:rPr>
          <w:i/>
        </w:rPr>
        <w:t>J Transl Med</w:t>
      </w:r>
      <w:r w:rsidRPr="00D00D43">
        <w:t>,</w:t>
      </w:r>
      <w:r w:rsidRPr="00D00D43">
        <w:rPr>
          <w:i/>
        </w:rPr>
        <w:t xml:space="preserve"> 18</w:t>
      </w:r>
      <w:r w:rsidRPr="00D00D43">
        <w:t xml:space="preserve">(1), 342. </w:t>
      </w:r>
      <w:hyperlink r:id="rId31" w:history="1">
        <w:r w:rsidRPr="00D00D43">
          <w:rPr>
            <w:rStyle w:val="Hyperlink"/>
          </w:rPr>
          <w:t>https://doi.org/10.1186/s12967-020-02492-9</w:t>
        </w:r>
      </w:hyperlink>
      <w:r w:rsidRPr="00D00D43">
        <w:t xml:space="preserve"> </w:t>
      </w:r>
    </w:p>
    <w:p w14:paraId="534D5DDE" w14:textId="13A02F2A" w:rsidR="00D00D43" w:rsidRPr="00D00D43" w:rsidRDefault="00D00D43" w:rsidP="00D00D43">
      <w:pPr>
        <w:pStyle w:val="EndNoteBibliography"/>
        <w:spacing w:after="0"/>
        <w:ind w:left="720" w:hanging="720"/>
      </w:pPr>
      <w:r w:rsidRPr="00D00D43">
        <w:t xml:space="preserve">Zhang, Q., Qiao, L., Liao, J., Liu, Q., Liu, P., &amp; Liu, L. (2021). A novel hypoxia gene signature indicates prognosis and immune microenvironments characters in patients with hepatocellular carcinoma. </w:t>
      </w:r>
      <w:r w:rsidRPr="00D00D43">
        <w:rPr>
          <w:i/>
        </w:rPr>
        <w:t>J Cell Mol Med</w:t>
      </w:r>
      <w:r w:rsidRPr="00D00D43">
        <w:t>,</w:t>
      </w:r>
      <w:r w:rsidRPr="00D00D43">
        <w:rPr>
          <w:i/>
        </w:rPr>
        <w:t xml:space="preserve"> 25</w:t>
      </w:r>
      <w:r w:rsidRPr="00D00D43">
        <w:t xml:space="preserve">(8), 3772-3784. </w:t>
      </w:r>
      <w:hyperlink r:id="rId32" w:history="1">
        <w:r w:rsidRPr="00D00D43">
          <w:rPr>
            <w:rStyle w:val="Hyperlink"/>
          </w:rPr>
          <w:t>https://doi.org/10.1111/jcmm.16249</w:t>
        </w:r>
      </w:hyperlink>
      <w:r w:rsidRPr="00D00D43">
        <w:t xml:space="preserve"> </w:t>
      </w:r>
    </w:p>
    <w:p w14:paraId="357BF416" w14:textId="693848F4" w:rsidR="00D00D43" w:rsidRPr="00D00D43" w:rsidRDefault="00D00D43" w:rsidP="00D00D43">
      <w:pPr>
        <w:pStyle w:val="EndNoteBibliography"/>
        <w:spacing w:after="0"/>
        <w:ind w:left="720" w:hanging="720"/>
      </w:pPr>
      <w:r w:rsidRPr="00D00D43">
        <w:t xml:space="preserve">Zhang, X., Li, Y., &amp; Chen, Y. (2023). Development of a Comprehensive Gene Signature Linking Hypoxia, Glycolysis, Lactylation, and Metabolomic Insights in Gastric Cancer through the Integration of Bulk and Single-Cell RNA-Seq Data. </w:t>
      </w:r>
      <w:r w:rsidRPr="00D00D43">
        <w:rPr>
          <w:i/>
        </w:rPr>
        <w:t>Biomedicines</w:t>
      </w:r>
      <w:r w:rsidRPr="00D00D43">
        <w:t>,</w:t>
      </w:r>
      <w:r w:rsidRPr="00D00D43">
        <w:rPr>
          <w:i/>
        </w:rPr>
        <w:t xml:space="preserve"> 11</w:t>
      </w:r>
      <w:r w:rsidRPr="00D00D43">
        <w:t xml:space="preserve">(11). </w:t>
      </w:r>
      <w:hyperlink r:id="rId33" w:history="1">
        <w:r w:rsidRPr="00D00D43">
          <w:rPr>
            <w:rStyle w:val="Hyperlink"/>
          </w:rPr>
          <w:t>https://doi.org/10.3390/biomedicines11112948</w:t>
        </w:r>
      </w:hyperlink>
      <w:r w:rsidRPr="00D00D43">
        <w:t xml:space="preserve"> </w:t>
      </w:r>
    </w:p>
    <w:p w14:paraId="72783272" w14:textId="5B4DF209" w:rsidR="00D00D43" w:rsidRDefault="00D00D43" w:rsidP="00D00D43">
      <w:pPr>
        <w:pStyle w:val="EndNoteBibliography"/>
        <w:ind w:left="720" w:hanging="720"/>
      </w:pPr>
      <w:r w:rsidRPr="00D00D43">
        <w:t xml:space="preserve">Zhong, J., Wu, H., Bu, X., Li, W., Cai, S., Du, M., Gao, Y., &amp; Ping, B. (2021). Establishment of Prognosis Model in Acute Myeloid Leukemia Based on Hypoxia Microenvironment, and Exploration of Hypoxia-Related Mechanisms [Original Research]. </w:t>
      </w:r>
      <w:r w:rsidRPr="00D00D43">
        <w:rPr>
          <w:i/>
        </w:rPr>
        <w:t>Frontiers in Genetics</w:t>
      </w:r>
      <w:r w:rsidRPr="00D00D43">
        <w:t>,</w:t>
      </w:r>
      <w:r w:rsidRPr="00D00D43">
        <w:rPr>
          <w:i/>
        </w:rPr>
        <w:t xml:space="preserve"> 12</w:t>
      </w:r>
      <w:r w:rsidRPr="00D00D43">
        <w:t xml:space="preserve">. </w:t>
      </w:r>
      <w:hyperlink r:id="rId34" w:history="1">
        <w:r w:rsidRPr="00D00D43">
          <w:rPr>
            <w:rStyle w:val="Hyperlink"/>
          </w:rPr>
          <w:t>https://doi.org/10.3389/fgene.2021.727392</w:t>
        </w:r>
      </w:hyperlink>
      <w:r w:rsidRPr="00D00D43">
        <w:t xml:space="preserve"> </w:t>
      </w:r>
    </w:p>
    <w:p w14:paraId="58FF8EE9" w14:textId="77777777" w:rsidR="000A6B3D" w:rsidRPr="00D00D43" w:rsidRDefault="000A6B3D" w:rsidP="00D00D43">
      <w:pPr>
        <w:pStyle w:val="EndNoteBibliography"/>
        <w:ind w:left="720" w:hanging="720"/>
      </w:pPr>
    </w:p>
    <w:p w14:paraId="292BD357" w14:textId="3A7B31FC" w:rsidR="000A6B3D" w:rsidRPr="00ED7852" w:rsidRDefault="005E390B" w:rsidP="000A6B3D">
      <w:pPr>
        <w:pStyle w:val="ListParagraph"/>
        <w:ind w:left="0"/>
      </w:pPr>
      <w:r w:rsidRPr="00ED7852">
        <w:fldChar w:fldCharType="end"/>
      </w:r>
      <w:r w:rsidR="000A6B3D" w:rsidRPr="000A6B3D">
        <w:t xml:space="preserve"> </w:t>
      </w:r>
      <w:r w:rsidR="000A6B3D" w:rsidRPr="00ED7852">
        <w:t>Appendix A.</w:t>
      </w:r>
    </w:p>
    <w:p w14:paraId="40B70E40" w14:textId="3263E4CD" w:rsidR="005A16A8" w:rsidRPr="00ED7852" w:rsidRDefault="000A6B3D" w:rsidP="00D00D43">
      <w:r>
        <w:t>Please contact author to access appendix due to the wordcount limitation.</w:t>
      </w:r>
    </w:p>
    <w:sectPr w:rsidR="005A16A8" w:rsidRPr="00ED785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753062"/>
    <w:multiLevelType w:val="multilevel"/>
    <w:tmpl w:val="9B8614E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23A93BB6"/>
    <w:multiLevelType w:val="hybridMultilevel"/>
    <w:tmpl w:val="DBD4EC3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9B65FEF"/>
    <w:multiLevelType w:val="hybridMultilevel"/>
    <w:tmpl w:val="4F8E6E6E"/>
    <w:lvl w:ilvl="0" w:tplc="839EC3F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486B7E2B"/>
    <w:multiLevelType w:val="multilevel"/>
    <w:tmpl w:val="C3DC5BB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5910712D"/>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6F2E0882"/>
    <w:multiLevelType w:val="hybridMultilevel"/>
    <w:tmpl w:val="44C244B2"/>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776D6325"/>
    <w:multiLevelType w:val="multilevel"/>
    <w:tmpl w:val="99445AA0"/>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16cid:durableId="1907641346">
    <w:abstractNumId w:val="5"/>
  </w:num>
  <w:num w:numId="2" w16cid:durableId="80956303">
    <w:abstractNumId w:val="6"/>
  </w:num>
  <w:num w:numId="3" w16cid:durableId="916523447">
    <w:abstractNumId w:val="0"/>
  </w:num>
  <w:num w:numId="4" w16cid:durableId="899752773">
    <w:abstractNumId w:val="4"/>
  </w:num>
  <w:num w:numId="5" w16cid:durableId="261374177">
    <w:abstractNumId w:val="3"/>
  </w:num>
  <w:num w:numId="6" w16cid:durableId="525947860">
    <w:abstractNumId w:val="2"/>
  </w:num>
  <w:num w:numId="7" w16cid:durableId="164836447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z5p09xxjrsa2aefsws5erx9xedwd52xwxe0&quot;&gt;My EndNote Library&lt;record-ids&gt;&lt;item&gt;1&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20&lt;/item&gt;&lt;item&gt;21&lt;/item&gt;&lt;item&gt;22&lt;/item&gt;&lt;item&gt;23&lt;/item&gt;&lt;item&gt;24&lt;/item&gt;&lt;item&gt;25&lt;/item&gt;&lt;item&gt;26&lt;/item&gt;&lt;item&gt;27&lt;/item&gt;&lt;item&gt;28&lt;/item&gt;&lt;item&gt;29&lt;/item&gt;&lt;item&gt;30&lt;/item&gt;&lt;item&gt;31&lt;/item&gt;&lt;item&gt;32&lt;/item&gt;&lt;item&gt;33&lt;/item&gt;&lt;/record-ids&gt;&lt;/item&gt;&lt;/Libraries&gt;"/>
  </w:docVars>
  <w:rsids>
    <w:rsidRoot w:val="003A07ED"/>
    <w:rsid w:val="00006F7E"/>
    <w:rsid w:val="0006686A"/>
    <w:rsid w:val="00082E2E"/>
    <w:rsid w:val="000A2C2B"/>
    <w:rsid w:val="000A6B3D"/>
    <w:rsid w:val="000D25C6"/>
    <w:rsid w:val="000D6B25"/>
    <w:rsid w:val="000D6F22"/>
    <w:rsid w:val="000E2706"/>
    <w:rsid w:val="00105879"/>
    <w:rsid w:val="00110D1A"/>
    <w:rsid w:val="00131564"/>
    <w:rsid w:val="00176A59"/>
    <w:rsid w:val="001839CC"/>
    <w:rsid w:val="001A2C37"/>
    <w:rsid w:val="001A6D65"/>
    <w:rsid w:val="001B23EC"/>
    <w:rsid w:val="001B4456"/>
    <w:rsid w:val="001C6EDE"/>
    <w:rsid w:val="001D2A19"/>
    <w:rsid w:val="001D79CC"/>
    <w:rsid w:val="001E1A89"/>
    <w:rsid w:val="001F6798"/>
    <w:rsid w:val="001F6C11"/>
    <w:rsid w:val="00213918"/>
    <w:rsid w:val="00252367"/>
    <w:rsid w:val="00270A3F"/>
    <w:rsid w:val="00290C04"/>
    <w:rsid w:val="002D43C5"/>
    <w:rsid w:val="002F0CC1"/>
    <w:rsid w:val="002F5BEA"/>
    <w:rsid w:val="0032008C"/>
    <w:rsid w:val="00351756"/>
    <w:rsid w:val="003A07ED"/>
    <w:rsid w:val="003B2AED"/>
    <w:rsid w:val="003C138B"/>
    <w:rsid w:val="003D5B00"/>
    <w:rsid w:val="0042272E"/>
    <w:rsid w:val="0043461D"/>
    <w:rsid w:val="00447F0A"/>
    <w:rsid w:val="004562CC"/>
    <w:rsid w:val="00466579"/>
    <w:rsid w:val="004821CE"/>
    <w:rsid w:val="004B5CB0"/>
    <w:rsid w:val="004D0BF2"/>
    <w:rsid w:val="0052249B"/>
    <w:rsid w:val="00565485"/>
    <w:rsid w:val="00586337"/>
    <w:rsid w:val="00593014"/>
    <w:rsid w:val="0059333E"/>
    <w:rsid w:val="00595D09"/>
    <w:rsid w:val="00597FAF"/>
    <w:rsid w:val="005A16A8"/>
    <w:rsid w:val="005A2002"/>
    <w:rsid w:val="005C0A53"/>
    <w:rsid w:val="005D2A6D"/>
    <w:rsid w:val="005E272B"/>
    <w:rsid w:val="005E390B"/>
    <w:rsid w:val="00616201"/>
    <w:rsid w:val="006236EB"/>
    <w:rsid w:val="00646D2C"/>
    <w:rsid w:val="006678A1"/>
    <w:rsid w:val="006813D8"/>
    <w:rsid w:val="00683B15"/>
    <w:rsid w:val="006A08C7"/>
    <w:rsid w:val="006A2A6A"/>
    <w:rsid w:val="006D53AD"/>
    <w:rsid w:val="006E5CA2"/>
    <w:rsid w:val="006F3E23"/>
    <w:rsid w:val="00701EC7"/>
    <w:rsid w:val="0072305C"/>
    <w:rsid w:val="00727775"/>
    <w:rsid w:val="00727F0F"/>
    <w:rsid w:val="00741E76"/>
    <w:rsid w:val="00750946"/>
    <w:rsid w:val="00772C66"/>
    <w:rsid w:val="007778E9"/>
    <w:rsid w:val="00786B70"/>
    <w:rsid w:val="007A19D4"/>
    <w:rsid w:val="007D140C"/>
    <w:rsid w:val="007E06D9"/>
    <w:rsid w:val="007E7311"/>
    <w:rsid w:val="007F611C"/>
    <w:rsid w:val="008038FB"/>
    <w:rsid w:val="0083133F"/>
    <w:rsid w:val="008467CB"/>
    <w:rsid w:val="008F2547"/>
    <w:rsid w:val="00912162"/>
    <w:rsid w:val="00926102"/>
    <w:rsid w:val="00933341"/>
    <w:rsid w:val="009353FD"/>
    <w:rsid w:val="00946237"/>
    <w:rsid w:val="00951270"/>
    <w:rsid w:val="00955044"/>
    <w:rsid w:val="00974F78"/>
    <w:rsid w:val="00977EAA"/>
    <w:rsid w:val="00985F6E"/>
    <w:rsid w:val="0099248C"/>
    <w:rsid w:val="009A170D"/>
    <w:rsid w:val="009A64FB"/>
    <w:rsid w:val="009C5CE1"/>
    <w:rsid w:val="00A059AC"/>
    <w:rsid w:val="00A37352"/>
    <w:rsid w:val="00A529FC"/>
    <w:rsid w:val="00A7429D"/>
    <w:rsid w:val="00A8711B"/>
    <w:rsid w:val="00AF44EB"/>
    <w:rsid w:val="00AF6515"/>
    <w:rsid w:val="00AF6B17"/>
    <w:rsid w:val="00B02070"/>
    <w:rsid w:val="00B15E63"/>
    <w:rsid w:val="00B17547"/>
    <w:rsid w:val="00B22CBC"/>
    <w:rsid w:val="00B2408F"/>
    <w:rsid w:val="00B35C7C"/>
    <w:rsid w:val="00B50196"/>
    <w:rsid w:val="00B570FB"/>
    <w:rsid w:val="00B70C0E"/>
    <w:rsid w:val="00B75486"/>
    <w:rsid w:val="00B80768"/>
    <w:rsid w:val="00B81277"/>
    <w:rsid w:val="00B85434"/>
    <w:rsid w:val="00B920FE"/>
    <w:rsid w:val="00BB2BA0"/>
    <w:rsid w:val="00BD518D"/>
    <w:rsid w:val="00C0562C"/>
    <w:rsid w:val="00C25958"/>
    <w:rsid w:val="00C40C0C"/>
    <w:rsid w:val="00C439CF"/>
    <w:rsid w:val="00C44582"/>
    <w:rsid w:val="00C5574B"/>
    <w:rsid w:val="00C55A01"/>
    <w:rsid w:val="00C605CE"/>
    <w:rsid w:val="00C61D89"/>
    <w:rsid w:val="00C62205"/>
    <w:rsid w:val="00C721F5"/>
    <w:rsid w:val="00C72A2F"/>
    <w:rsid w:val="00C92310"/>
    <w:rsid w:val="00CA40D0"/>
    <w:rsid w:val="00CA7BDF"/>
    <w:rsid w:val="00CB56F0"/>
    <w:rsid w:val="00CC41CC"/>
    <w:rsid w:val="00CC6FB2"/>
    <w:rsid w:val="00CD12DE"/>
    <w:rsid w:val="00CF3354"/>
    <w:rsid w:val="00D00D43"/>
    <w:rsid w:val="00D12EDC"/>
    <w:rsid w:val="00D330F9"/>
    <w:rsid w:val="00D33681"/>
    <w:rsid w:val="00D36FE9"/>
    <w:rsid w:val="00D4570E"/>
    <w:rsid w:val="00D6580F"/>
    <w:rsid w:val="00D974F1"/>
    <w:rsid w:val="00DA770E"/>
    <w:rsid w:val="00DE62D1"/>
    <w:rsid w:val="00E04CE2"/>
    <w:rsid w:val="00E158D7"/>
    <w:rsid w:val="00E16367"/>
    <w:rsid w:val="00E25838"/>
    <w:rsid w:val="00E47A3D"/>
    <w:rsid w:val="00E573F5"/>
    <w:rsid w:val="00EB710A"/>
    <w:rsid w:val="00ED7852"/>
    <w:rsid w:val="00EF5DD3"/>
    <w:rsid w:val="00F140D2"/>
    <w:rsid w:val="00F239F5"/>
    <w:rsid w:val="00F634F6"/>
    <w:rsid w:val="00F64E9A"/>
    <w:rsid w:val="00F818F8"/>
    <w:rsid w:val="00FB4677"/>
    <w:rsid w:val="00FC6E27"/>
    <w:rsid w:val="00FC6E84"/>
    <w:rsid w:val="00FD58BB"/>
  </w:rsids>
  <m:mathPr>
    <m:mathFont m:val="Cambria Math"/>
    <m:brkBin m:val="before"/>
    <m:brkBinSub m:val="--"/>
    <m:smallFrac m:val="0"/>
    <m:dispDef/>
    <m:lMargin m:val="0"/>
    <m:rMargin m:val="0"/>
    <m:defJc m:val="centerGroup"/>
    <m:wrapIndent m:val="1440"/>
    <m:intLim m:val="subSup"/>
    <m:naryLim m:val="undOvr"/>
  </m:mathPr>
  <w:themeFontLang w:val="en-GB"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7239FC"/>
  <w15:chartTrackingRefBased/>
  <w15:docId w15:val="{681E38B8-B0C2-4F34-A3FF-A8CA9FC962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CN"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E390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E390B"/>
    <w:rPr>
      <w:rFonts w:ascii="Calibri" w:hAnsi="Calibri" w:cs="Calibri"/>
      <w:noProof/>
    </w:rPr>
  </w:style>
  <w:style w:type="paragraph" w:customStyle="1" w:styleId="EndNoteBibliography">
    <w:name w:val="EndNote Bibliography"/>
    <w:basedOn w:val="Normal"/>
    <w:link w:val="EndNoteBibliographyChar"/>
    <w:rsid w:val="005E390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E390B"/>
    <w:rPr>
      <w:rFonts w:ascii="Calibri" w:hAnsi="Calibri" w:cs="Calibri"/>
      <w:noProof/>
    </w:rPr>
  </w:style>
  <w:style w:type="character" w:styleId="Hyperlink">
    <w:name w:val="Hyperlink"/>
    <w:basedOn w:val="DefaultParagraphFont"/>
    <w:uiPriority w:val="99"/>
    <w:unhideWhenUsed/>
    <w:rsid w:val="002D43C5"/>
    <w:rPr>
      <w:color w:val="0563C1" w:themeColor="hyperlink"/>
      <w:u w:val="single"/>
    </w:rPr>
  </w:style>
  <w:style w:type="character" w:styleId="UnresolvedMention">
    <w:name w:val="Unresolved Mention"/>
    <w:basedOn w:val="DefaultParagraphFont"/>
    <w:uiPriority w:val="99"/>
    <w:semiHidden/>
    <w:unhideWhenUsed/>
    <w:rsid w:val="002D43C5"/>
    <w:rPr>
      <w:color w:val="605E5C"/>
      <w:shd w:val="clear" w:color="auto" w:fill="E1DFDD"/>
    </w:rPr>
  </w:style>
  <w:style w:type="paragraph" w:styleId="ListParagraph">
    <w:name w:val="List Paragraph"/>
    <w:basedOn w:val="Normal"/>
    <w:uiPriority w:val="34"/>
    <w:qFormat/>
    <w:rsid w:val="008038FB"/>
    <w:pPr>
      <w:ind w:left="720"/>
      <w:contextualSpacing/>
    </w:pPr>
  </w:style>
  <w:style w:type="character" w:styleId="FollowedHyperlink">
    <w:name w:val="FollowedHyperlink"/>
    <w:basedOn w:val="DefaultParagraphFont"/>
    <w:uiPriority w:val="99"/>
    <w:semiHidden/>
    <w:unhideWhenUsed/>
    <w:rsid w:val="003D5B00"/>
    <w:rPr>
      <w:color w:val="954F72" w:themeColor="followedHyperlink"/>
      <w:u w:val="single"/>
    </w:rPr>
  </w:style>
  <w:style w:type="character" w:styleId="Strong">
    <w:name w:val="Strong"/>
    <w:basedOn w:val="DefaultParagraphFont"/>
    <w:uiPriority w:val="22"/>
    <w:qFormat/>
    <w:rsid w:val="000E2706"/>
    <w:rPr>
      <w:b/>
      <w:bCs/>
    </w:rPr>
  </w:style>
  <w:style w:type="character" w:customStyle="1" w:styleId="anchor-text">
    <w:name w:val="anchor-text"/>
    <w:basedOn w:val="DefaultParagraphFont"/>
    <w:rsid w:val="008F2547"/>
  </w:style>
  <w:style w:type="table" w:styleId="TableGrid">
    <w:name w:val="Table Grid"/>
    <w:basedOn w:val="TableNormal"/>
    <w:uiPriority w:val="39"/>
    <w:rsid w:val="009C5C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C55A0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432201">
      <w:bodyDiv w:val="1"/>
      <w:marLeft w:val="0"/>
      <w:marRight w:val="0"/>
      <w:marTop w:val="0"/>
      <w:marBottom w:val="0"/>
      <w:divBdr>
        <w:top w:val="none" w:sz="0" w:space="0" w:color="auto"/>
        <w:left w:val="none" w:sz="0" w:space="0" w:color="auto"/>
        <w:bottom w:val="none" w:sz="0" w:space="0" w:color="auto"/>
        <w:right w:val="none" w:sz="0" w:space="0" w:color="auto"/>
      </w:divBdr>
    </w:div>
    <w:div w:id="81415181">
      <w:bodyDiv w:val="1"/>
      <w:marLeft w:val="0"/>
      <w:marRight w:val="0"/>
      <w:marTop w:val="0"/>
      <w:marBottom w:val="0"/>
      <w:divBdr>
        <w:top w:val="none" w:sz="0" w:space="0" w:color="auto"/>
        <w:left w:val="none" w:sz="0" w:space="0" w:color="auto"/>
        <w:bottom w:val="none" w:sz="0" w:space="0" w:color="auto"/>
        <w:right w:val="none" w:sz="0" w:space="0" w:color="auto"/>
      </w:divBdr>
    </w:div>
    <w:div w:id="176191238">
      <w:bodyDiv w:val="1"/>
      <w:marLeft w:val="0"/>
      <w:marRight w:val="0"/>
      <w:marTop w:val="0"/>
      <w:marBottom w:val="0"/>
      <w:divBdr>
        <w:top w:val="none" w:sz="0" w:space="0" w:color="auto"/>
        <w:left w:val="none" w:sz="0" w:space="0" w:color="auto"/>
        <w:bottom w:val="none" w:sz="0" w:space="0" w:color="auto"/>
        <w:right w:val="none" w:sz="0" w:space="0" w:color="auto"/>
      </w:divBdr>
    </w:div>
    <w:div w:id="293681743">
      <w:bodyDiv w:val="1"/>
      <w:marLeft w:val="0"/>
      <w:marRight w:val="0"/>
      <w:marTop w:val="0"/>
      <w:marBottom w:val="0"/>
      <w:divBdr>
        <w:top w:val="none" w:sz="0" w:space="0" w:color="auto"/>
        <w:left w:val="none" w:sz="0" w:space="0" w:color="auto"/>
        <w:bottom w:val="none" w:sz="0" w:space="0" w:color="auto"/>
        <w:right w:val="none" w:sz="0" w:space="0" w:color="auto"/>
      </w:divBdr>
    </w:div>
    <w:div w:id="297301893">
      <w:bodyDiv w:val="1"/>
      <w:marLeft w:val="0"/>
      <w:marRight w:val="0"/>
      <w:marTop w:val="0"/>
      <w:marBottom w:val="0"/>
      <w:divBdr>
        <w:top w:val="none" w:sz="0" w:space="0" w:color="auto"/>
        <w:left w:val="none" w:sz="0" w:space="0" w:color="auto"/>
        <w:bottom w:val="none" w:sz="0" w:space="0" w:color="auto"/>
        <w:right w:val="none" w:sz="0" w:space="0" w:color="auto"/>
      </w:divBdr>
    </w:div>
    <w:div w:id="489829016">
      <w:bodyDiv w:val="1"/>
      <w:marLeft w:val="0"/>
      <w:marRight w:val="0"/>
      <w:marTop w:val="0"/>
      <w:marBottom w:val="0"/>
      <w:divBdr>
        <w:top w:val="none" w:sz="0" w:space="0" w:color="auto"/>
        <w:left w:val="none" w:sz="0" w:space="0" w:color="auto"/>
        <w:bottom w:val="none" w:sz="0" w:space="0" w:color="auto"/>
        <w:right w:val="none" w:sz="0" w:space="0" w:color="auto"/>
      </w:divBdr>
      <w:divsChild>
        <w:div w:id="1126587566">
          <w:marLeft w:val="0"/>
          <w:marRight w:val="0"/>
          <w:marTop w:val="0"/>
          <w:marBottom w:val="0"/>
          <w:divBdr>
            <w:top w:val="none" w:sz="0" w:space="0" w:color="auto"/>
            <w:left w:val="none" w:sz="0" w:space="0" w:color="auto"/>
            <w:bottom w:val="none" w:sz="0" w:space="0" w:color="auto"/>
            <w:right w:val="none" w:sz="0" w:space="0" w:color="auto"/>
          </w:divBdr>
          <w:divsChild>
            <w:div w:id="522406159">
              <w:marLeft w:val="0"/>
              <w:marRight w:val="0"/>
              <w:marTop w:val="240"/>
              <w:marBottom w:val="240"/>
              <w:divBdr>
                <w:top w:val="single" w:sz="12" w:space="0" w:color="8E8E8E"/>
                <w:left w:val="none" w:sz="0" w:space="0" w:color="auto"/>
                <w:bottom w:val="single" w:sz="12" w:space="0" w:color="8E8E8E"/>
                <w:right w:val="none" w:sz="0" w:space="0" w:color="auto"/>
              </w:divBdr>
              <w:divsChild>
                <w:div w:id="97675926">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 w:id="546331580">
      <w:bodyDiv w:val="1"/>
      <w:marLeft w:val="0"/>
      <w:marRight w:val="0"/>
      <w:marTop w:val="0"/>
      <w:marBottom w:val="0"/>
      <w:divBdr>
        <w:top w:val="none" w:sz="0" w:space="0" w:color="auto"/>
        <w:left w:val="none" w:sz="0" w:space="0" w:color="auto"/>
        <w:bottom w:val="none" w:sz="0" w:space="0" w:color="auto"/>
        <w:right w:val="none" w:sz="0" w:space="0" w:color="auto"/>
      </w:divBdr>
    </w:div>
    <w:div w:id="669529804">
      <w:bodyDiv w:val="1"/>
      <w:marLeft w:val="0"/>
      <w:marRight w:val="0"/>
      <w:marTop w:val="0"/>
      <w:marBottom w:val="0"/>
      <w:divBdr>
        <w:top w:val="none" w:sz="0" w:space="0" w:color="auto"/>
        <w:left w:val="none" w:sz="0" w:space="0" w:color="auto"/>
        <w:bottom w:val="none" w:sz="0" w:space="0" w:color="auto"/>
        <w:right w:val="none" w:sz="0" w:space="0" w:color="auto"/>
      </w:divBdr>
    </w:div>
    <w:div w:id="751320164">
      <w:bodyDiv w:val="1"/>
      <w:marLeft w:val="0"/>
      <w:marRight w:val="0"/>
      <w:marTop w:val="0"/>
      <w:marBottom w:val="0"/>
      <w:divBdr>
        <w:top w:val="none" w:sz="0" w:space="0" w:color="auto"/>
        <w:left w:val="none" w:sz="0" w:space="0" w:color="auto"/>
        <w:bottom w:val="none" w:sz="0" w:space="0" w:color="auto"/>
        <w:right w:val="none" w:sz="0" w:space="0" w:color="auto"/>
      </w:divBdr>
    </w:div>
    <w:div w:id="765469052">
      <w:bodyDiv w:val="1"/>
      <w:marLeft w:val="0"/>
      <w:marRight w:val="0"/>
      <w:marTop w:val="0"/>
      <w:marBottom w:val="0"/>
      <w:divBdr>
        <w:top w:val="none" w:sz="0" w:space="0" w:color="auto"/>
        <w:left w:val="none" w:sz="0" w:space="0" w:color="auto"/>
        <w:bottom w:val="none" w:sz="0" w:space="0" w:color="auto"/>
        <w:right w:val="none" w:sz="0" w:space="0" w:color="auto"/>
      </w:divBdr>
    </w:div>
    <w:div w:id="851333437">
      <w:bodyDiv w:val="1"/>
      <w:marLeft w:val="0"/>
      <w:marRight w:val="0"/>
      <w:marTop w:val="0"/>
      <w:marBottom w:val="0"/>
      <w:divBdr>
        <w:top w:val="none" w:sz="0" w:space="0" w:color="auto"/>
        <w:left w:val="none" w:sz="0" w:space="0" w:color="auto"/>
        <w:bottom w:val="none" w:sz="0" w:space="0" w:color="auto"/>
        <w:right w:val="none" w:sz="0" w:space="0" w:color="auto"/>
      </w:divBdr>
    </w:div>
    <w:div w:id="864252693">
      <w:bodyDiv w:val="1"/>
      <w:marLeft w:val="0"/>
      <w:marRight w:val="0"/>
      <w:marTop w:val="0"/>
      <w:marBottom w:val="0"/>
      <w:divBdr>
        <w:top w:val="none" w:sz="0" w:space="0" w:color="auto"/>
        <w:left w:val="none" w:sz="0" w:space="0" w:color="auto"/>
        <w:bottom w:val="none" w:sz="0" w:space="0" w:color="auto"/>
        <w:right w:val="none" w:sz="0" w:space="0" w:color="auto"/>
      </w:divBdr>
    </w:div>
    <w:div w:id="992413693">
      <w:bodyDiv w:val="1"/>
      <w:marLeft w:val="0"/>
      <w:marRight w:val="0"/>
      <w:marTop w:val="0"/>
      <w:marBottom w:val="0"/>
      <w:divBdr>
        <w:top w:val="none" w:sz="0" w:space="0" w:color="auto"/>
        <w:left w:val="none" w:sz="0" w:space="0" w:color="auto"/>
        <w:bottom w:val="none" w:sz="0" w:space="0" w:color="auto"/>
        <w:right w:val="none" w:sz="0" w:space="0" w:color="auto"/>
      </w:divBdr>
    </w:div>
    <w:div w:id="1024987149">
      <w:bodyDiv w:val="1"/>
      <w:marLeft w:val="0"/>
      <w:marRight w:val="0"/>
      <w:marTop w:val="0"/>
      <w:marBottom w:val="0"/>
      <w:divBdr>
        <w:top w:val="none" w:sz="0" w:space="0" w:color="auto"/>
        <w:left w:val="none" w:sz="0" w:space="0" w:color="auto"/>
        <w:bottom w:val="none" w:sz="0" w:space="0" w:color="auto"/>
        <w:right w:val="none" w:sz="0" w:space="0" w:color="auto"/>
      </w:divBdr>
    </w:div>
    <w:div w:id="1079475296">
      <w:bodyDiv w:val="1"/>
      <w:marLeft w:val="0"/>
      <w:marRight w:val="0"/>
      <w:marTop w:val="0"/>
      <w:marBottom w:val="0"/>
      <w:divBdr>
        <w:top w:val="none" w:sz="0" w:space="0" w:color="auto"/>
        <w:left w:val="none" w:sz="0" w:space="0" w:color="auto"/>
        <w:bottom w:val="none" w:sz="0" w:space="0" w:color="auto"/>
        <w:right w:val="none" w:sz="0" w:space="0" w:color="auto"/>
      </w:divBdr>
    </w:div>
    <w:div w:id="1106846176">
      <w:bodyDiv w:val="1"/>
      <w:marLeft w:val="0"/>
      <w:marRight w:val="0"/>
      <w:marTop w:val="0"/>
      <w:marBottom w:val="0"/>
      <w:divBdr>
        <w:top w:val="none" w:sz="0" w:space="0" w:color="auto"/>
        <w:left w:val="none" w:sz="0" w:space="0" w:color="auto"/>
        <w:bottom w:val="none" w:sz="0" w:space="0" w:color="auto"/>
        <w:right w:val="none" w:sz="0" w:space="0" w:color="auto"/>
      </w:divBdr>
    </w:div>
    <w:div w:id="1161891717">
      <w:bodyDiv w:val="1"/>
      <w:marLeft w:val="0"/>
      <w:marRight w:val="0"/>
      <w:marTop w:val="0"/>
      <w:marBottom w:val="0"/>
      <w:divBdr>
        <w:top w:val="none" w:sz="0" w:space="0" w:color="auto"/>
        <w:left w:val="none" w:sz="0" w:space="0" w:color="auto"/>
        <w:bottom w:val="none" w:sz="0" w:space="0" w:color="auto"/>
        <w:right w:val="none" w:sz="0" w:space="0" w:color="auto"/>
      </w:divBdr>
    </w:div>
    <w:div w:id="1405184527">
      <w:bodyDiv w:val="1"/>
      <w:marLeft w:val="0"/>
      <w:marRight w:val="0"/>
      <w:marTop w:val="0"/>
      <w:marBottom w:val="0"/>
      <w:divBdr>
        <w:top w:val="none" w:sz="0" w:space="0" w:color="auto"/>
        <w:left w:val="none" w:sz="0" w:space="0" w:color="auto"/>
        <w:bottom w:val="none" w:sz="0" w:space="0" w:color="auto"/>
        <w:right w:val="none" w:sz="0" w:space="0" w:color="auto"/>
      </w:divBdr>
    </w:div>
    <w:div w:id="1470829137">
      <w:bodyDiv w:val="1"/>
      <w:marLeft w:val="0"/>
      <w:marRight w:val="0"/>
      <w:marTop w:val="0"/>
      <w:marBottom w:val="0"/>
      <w:divBdr>
        <w:top w:val="none" w:sz="0" w:space="0" w:color="auto"/>
        <w:left w:val="none" w:sz="0" w:space="0" w:color="auto"/>
        <w:bottom w:val="none" w:sz="0" w:space="0" w:color="auto"/>
        <w:right w:val="none" w:sz="0" w:space="0" w:color="auto"/>
      </w:divBdr>
    </w:div>
    <w:div w:id="1473787393">
      <w:bodyDiv w:val="1"/>
      <w:marLeft w:val="0"/>
      <w:marRight w:val="0"/>
      <w:marTop w:val="0"/>
      <w:marBottom w:val="0"/>
      <w:divBdr>
        <w:top w:val="none" w:sz="0" w:space="0" w:color="auto"/>
        <w:left w:val="none" w:sz="0" w:space="0" w:color="auto"/>
        <w:bottom w:val="none" w:sz="0" w:space="0" w:color="auto"/>
        <w:right w:val="none" w:sz="0" w:space="0" w:color="auto"/>
      </w:divBdr>
    </w:div>
    <w:div w:id="1478573498">
      <w:bodyDiv w:val="1"/>
      <w:marLeft w:val="0"/>
      <w:marRight w:val="0"/>
      <w:marTop w:val="0"/>
      <w:marBottom w:val="0"/>
      <w:divBdr>
        <w:top w:val="none" w:sz="0" w:space="0" w:color="auto"/>
        <w:left w:val="none" w:sz="0" w:space="0" w:color="auto"/>
        <w:bottom w:val="none" w:sz="0" w:space="0" w:color="auto"/>
        <w:right w:val="none" w:sz="0" w:space="0" w:color="auto"/>
      </w:divBdr>
    </w:div>
    <w:div w:id="1610547954">
      <w:bodyDiv w:val="1"/>
      <w:marLeft w:val="0"/>
      <w:marRight w:val="0"/>
      <w:marTop w:val="0"/>
      <w:marBottom w:val="0"/>
      <w:divBdr>
        <w:top w:val="none" w:sz="0" w:space="0" w:color="auto"/>
        <w:left w:val="none" w:sz="0" w:space="0" w:color="auto"/>
        <w:bottom w:val="none" w:sz="0" w:space="0" w:color="auto"/>
        <w:right w:val="none" w:sz="0" w:space="0" w:color="auto"/>
      </w:divBdr>
    </w:div>
    <w:div w:id="1631327251">
      <w:bodyDiv w:val="1"/>
      <w:marLeft w:val="0"/>
      <w:marRight w:val="0"/>
      <w:marTop w:val="0"/>
      <w:marBottom w:val="0"/>
      <w:divBdr>
        <w:top w:val="none" w:sz="0" w:space="0" w:color="auto"/>
        <w:left w:val="none" w:sz="0" w:space="0" w:color="auto"/>
        <w:bottom w:val="none" w:sz="0" w:space="0" w:color="auto"/>
        <w:right w:val="none" w:sz="0" w:space="0" w:color="auto"/>
      </w:divBdr>
    </w:div>
    <w:div w:id="1835799590">
      <w:bodyDiv w:val="1"/>
      <w:marLeft w:val="0"/>
      <w:marRight w:val="0"/>
      <w:marTop w:val="0"/>
      <w:marBottom w:val="0"/>
      <w:divBdr>
        <w:top w:val="none" w:sz="0" w:space="0" w:color="auto"/>
        <w:left w:val="none" w:sz="0" w:space="0" w:color="auto"/>
        <w:bottom w:val="none" w:sz="0" w:space="0" w:color="auto"/>
        <w:right w:val="none" w:sz="0" w:space="0" w:color="auto"/>
      </w:divBdr>
    </w:div>
    <w:div w:id="2045515295">
      <w:bodyDiv w:val="1"/>
      <w:marLeft w:val="0"/>
      <w:marRight w:val="0"/>
      <w:marTop w:val="0"/>
      <w:marBottom w:val="0"/>
      <w:divBdr>
        <w:top w:val="none" w:sz="0" w:space="0" w:color="auto"/>
        <w:left w:val="none" w:sz="0" w:space="0" w:color="auto"/>
        <w:bottom w:val="none" w:sz="0" w:space="0" w:color="auto"/>
        <w:right w:val="none" w:sz="0" w:space="0" w:color="auto"/>
      </w:divBdr>
    </w:div>
    <w:div w:id="2069188327">
      <w:bodyDiv w:val="1"/>
      <w:marLeft w:val="0"/>
      <w:marRight w:val="0"/>
      <w:marTop w:val="0"/>
      <w:marBottom w:val="0"/>
      <w:divBdr>
        <w:top w:val="none" w:sz="0" w:space="0" w:color="auto"/>
        <w:left w:val="none" w:sz="0" w:space="0" w:color="auto"/>
        <w:bottom w:val="none" w:sz="0" w:space="0" w:color="auto"/>
        <w:right w:val="none" w:sz="0" w:space="0" w:color="auto"/>
      </w:divBdr>
    </w:div>
    <w:div w:id="2072187905">
      <w:bodyDiv w:val="1"/>
      <w:marLeft w:val="0"/>
      <w:marRight w:val="0"/>
      <w:marTop w:val="0"/>
      <w:marBottom w:val="0"/>
      <w:divBdr>
        <w:top w:val="none" w:sz="0" w:space="0" w:color="auto"/>
        <w:left w:val="none" w:sz="0" w:space="0" w:color="auto"/>
        <w:bottom w:val="none" w:sz="0" w:space="0" w:color="auto"/>
        <w:right w:val="none" w:sz="0" w:space="0" w:color="auto"/>
      </w:divBdr>
    </w:div>
    <w:div w:id="2099012041">
      <w:bodyDiv w:val="1"/>
      <w:marLeft w:val="0"/>
      <w:marRight w:val="0"/>
      <w:marTop w:val="0"/>
      <w:marBottom w:val="0"/>
      <w:divBdr>
        <w:top w:val="none" w:sz="0" w:space="0" w:color="auto"/>
        <w:left w:val="none" w:sz="0" w:space="0" w:color="auto"/>
        <w:bottom w:val="none" w:sz="0" w:space="0" w:color="auto"/>
        <w:right w:val="none" w:sz="0" w:space="0" w:color="auto"/>
      </w:divBdr>
    </w:div>
    <w:div w:id="2128768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3389/fimmu.2022.998140" TargetMode="External"/><Relationship Id="rId18" Type="http://schemas.openxmlformats.org/officeDocument/2006/relationships/hyperlink" Target="https://doi.org/10.1371/journal.pmed.1001744" TargetMode="External"/><Relationship Id="rId26" Type="http://schemas.openxmlformats.org/officeDocument/2006/relationships/hyperlink" Target="https://doi.org/https://doi.org/10.1016/j.semradonc.2011.12.006" TargetMode="External"/><Relationship Id="rId3" Type="http://schemas.openxmlformats.org/officeDocument/2006/relationships/styles" Target="styles.xml"/><Relationship Id="rId21" Type="http://schemas.openxmlformats.org/officeDocument/2006/relationships/hyperlink" Target="https://doi.org/10.1080/21655979.2021.1973874" TargetMode="External"/><Relationship Id="rId34" Type="http://schemas.openxmlformats.org/officeDocument/2006/relationships/hyperlink" Target="https://doi.org/10.3389/fgene.2021.727392" TargetMode="External"/><Relationship Id="rId7" Type="http://schemas.openxmlformats.org/officeDocument/2006/relationships/hyperlink" Target="https://doi.org/10.1038/sj.bjc.6605450" TargetMode="External"/><Relationship Id="rId12" Type="http://schemas.openxmlformats.org/officeDocument/2006/relationships/hyperlink" Target="https://doi.org/10.1038/s41598-022-05385-7" TargetMode="External"/><Relationship Id="rId17" Type="http://schemas.openxmlformats.org/officeDocument/2006/relationships/hyperlink" Target="https://doi.org/10.7326/0003-4819-151-4-200908180-00135" TargetMode="External"/><Relationship Id="rId25" Type="http://schemas.openxmlformats.org/officeDocument/2006/relationships/hyperlink" Target="https://doi.org/10.3389/fphar.2022.939542" TargetMode="External"/><Relationship Id="rId33" Type="http://schemas.openxmlformats.org/officeDocument/2006/relationships/hyperlink" Target="https://doi.org/10.3390/biomedicines11112948" TargetMode="External"/><Relationship Id="rId2" Type="http://schemas.openxmlformats.org/officeDocument/2006/relationships/numbering" Target="numbering.xml"/><Relationship Id="rId16" Type="http://schemas.openxmlformats.org/officeDocument/2006/relationships/hyperlink" Target="https://doi.org/10.1158/0008-5472.CAN-10-3061" TargetMode="External"/><Relationship Id="rId20" Type="http://schemas.openxmlformats.org/officeDocument/2006/relationships/hyperlink" Target="https://doi.org/10.1016/j.radonc.2007.05.002" TargetMode="External"/><Relationship Id="rId29" Type="http://schemas.openxmlformats.org/officeDocument/2006/relationships/hyperlink" Target="https://doi.org/10.18632/aging.203360" TargetMode="External"/><Relationship Id="rId1" Type="http://schemas.openxmlformats.org/officeDocument/2006/relationships/customXml" Target="../customXml/item1.xml"/><Relationship Id="rId6" Type="http://schemas.openxmlformats.org/officeDocument/2006/relationships/hyperlink" Target="https://doi.org/10.1158/1078-0432.CCR-18-3314" TargetMode="External"/><Relationship Id="rId11" Type="http://schemas.openxmlformats.org/officeDocument/2006/relationships/hyperlink" Target="https://doi.org/https://doi.org/10.1016/S1470-2045(14)71021-6" TargetMode="External"/><Relationship Id="rId24" Type="http://schemas.openxmlformats.org/officeDocument/2006/relationships/hyperlink" Target="https://doi.org/https://doi.org/10.1016/j.radonc.2015.11.027" TargetMode="External"/><Relationship Id="rId32" Type="http://schemas.openxmlformats.org/officeDocument/2006/relationships/hyperlink" Target="https://doi.org/10.1111/jcmm.16249" TargetMode="External"/><Relationship Id="rId5" Type="http://schemas.openxmlformats.org/officeDocument/2006/relationships/webSettings" Target="webSettings.xml"/><Relationship Id="rId15" Type="http://schemas.openxmlformats.org/officeDocument/2006/relationships/hyperlink" Target="https://doi.org/10.3389/fimmu.2021.725223" TargetMode="External"/><Relationship Id="rId23" Type="http://schemas.openxmlformats.org/officeDocument/2006/relationships/hyperlink" Target="https://doi.org/10.1039/d0mo00159g" TargetMode="External"/><Relationship Id="rId28" Type="http://schemas.openxmlformats.org/officeDocument/2006/relationships/hyperlink" Target="https://doi.org/10.7326/M18-1376" TargetMode="External"/><Relationship Id="rId36" Type="http://schemas.openxmlformats.org/officeDocument/2006/relationships/theme" Target="theme/theme1.xml"/><Relationship Id="rId10" Type="http://schemas.openxmlformats.org/officeDocument/2006/relationships/hyperlink" Target="https://www.frontiersin.org/articles/10.3389/fcell.2021.762478" TargetMode="External"/><Relationship Id="rId19" Type="http://schemas.openxmlformats.org/officeDocument/2006/relationships/hyperlink" Target="https://doi.org/10.1371/journal.pone.0269462" TargetMode="External"/><Relationship Id="rId31" Type="http://schemas.openxmlformats.org/officeDocument/2006/relationships/hyperlink" Target="https://doi.org/10.1186/s12967-020-02492-9" TargetMode="External"/><Relationship Id="rId4" Type="http://schemas.openxmlformats.org/officeDocument/2006/relationships/settings" Target="settings.xml"/><Relationship Id="rId9" Type="http://schemas.openxmlformats.org/officeDocument/2006/relationships/hyperlink" Target="https://doi.org/10.1093/bib/bbab173" TargetMode="External"/><Relationship Id="rId14" Type="http://schemas.openxmlformats.org/officeDocument/2006/relationships/hyperlink" Target="https://doi.org/10.1186/s12967-020-02366-0" TargetMode="External"/><Relationship Id="rId22" Type="http://schemas.openxmlformats.org/officeDocument/2006/relationships/hyperlink" Target="https://doi.org/10.7150/thno.56202" TargetMode="External"/><Relationship Id="rId27" Type="http://schemas.openxmlformats.org/officeDocument/2006/relationships/hyperlink" Target="https://doi.org/10.1155/2022/7858477" TargetMode="External"/><Relationship Id="rId30" Type="http://schemas.openxmlformats.org/officeDocument/2006/relationships/hyperlink" Target="https://doi.org/https://doi.org/10.1016/j.csbj.2021.03.033" TargetMode="External"/><Relationship Id="rId35" Type="http://schemas.openxmlformats.org/officeDocument/2006/relationships/fontTable" Target="fontTable.xml"/><Relationship Id="rId8" Type="http://schemas.openxmlformats.org/officeDocument/2006/relationships/hyperlink" Target="https://doi.org/10.3389/fimmu.2021.72806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BB771-00C0-45FA-91BA-D5D494ED0A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10201</Words>
  <Characters>58150</Characters>
  <Application>Microsoft Office Word</Application>
  <DocSecurity>0</DocSecurity>
  <Lines>484</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 Jucheng</dc:creator>
  <cp:keywords/>
  <dc:description/>
  <cp:lastModifiedBy>Hu, Jucheng</cp:lastModifiedBy>
  <cp:revision>6</cp:revision>
  <dcterms:created xsi:type="dcterms:W3CDTF">2024-01-08T21:30:00Z</dcterms:created>
  <dcterms:modified xsi:type="dcterms:W3CDTF">2024-01-08T21:42:00Z</dcterms:modified>
</cp:coreProperties>
</file>